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086973"/>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086974"/>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30AD7DD" w14:textId="2D53EF3A" w:rsidR="00B64464" w:rsidRPr="00B64464" w:rsidRDefault="00044D0D" w:rsidP="00B64464">
      <w:pPr>
        <w:pStyle w:val="TOC1"/>
        <w:spacing w:after="0" w:line="276" w:lineRule="auto"/>
        <w:rPr>
          <w:rFonts w:ascii="Times New Roman" w:eastAsiaTheme="minorEastAsia" w:hAnsi="Times New Roman" w:cs="Times New Roman"/>
          <w:noProof/>
          <w:sz w:val="24"/>
          <w:szCs w:val="24"/>
        </w:rPr>
      </w:pPr>
      <w:r w:rsidRPr="00B64464">
        <w:rPr>
          <w:rFonts w:ascii="Times New Roman" w:hAnsi="Times New Roman" w:cs="Times New Roman"/>
          <w:sz w:val="24"/>
          <w:szCs w:val="24"/>
        </w:rPr>
        <w:fldChar w:fldCharType="begin"/>
      </w:r>
      <w:r w:rsidRPr="00B64464">
        <w:rPr>
          <w:rFonts w:ascii="Times New Roman" w:hAnsi="Times New Roman" w:cs="Times New Roman"/>
          <w:sz w:val="24"/>
          <w:szCs w:val="24"/>
        </w:rPr>
        <w:instrText xml:space="preserve"> TOC \o "1-1" \h \z \t "Sub Judul,2,Sub Judul Bab 2,2,Sub Bab Bab 2,3,Sub Judul Bab 3,2,Sub Bab Bab 3,3,Sub Judul Bab 4_new,2,Sub Bab Bab 4,3" </w:instrText>
      </w:r>
      <w:r w:rsidRPr="00B64464">
        <w:rPr>
          <w:rFonts w:ascii="Times New Roman" w:hAnsi="Times New Roman" w:cs="Times New Roman"/>
          <w:sz w:val="24"/>
          <w:szCs w:val="24"/>
        </w:rPr>
        <w:fldChar w:fldCharType="separate"/>
      </w:r>
      <w:hyperlink w:anchor="_Toc86086973" w:history="1">
        <w:r w:rsidR="00B64464" w:rsidRPr="00B64464">
          <w:rPr>
            <w:rStyle w:val="Hyperlink"/>
            <w:rFonts w:ascii="Times New Roman" w:hAnsi="Times New Roman" w:cs="Times New Roman"/>
            <w:b/>
            <w:bCs/>
            <w:noProof/>
            <w:sz w:val="24"/>
            <w:szCs w:val="24"/>
          </w:rPr>
          <w:t>Halaman Pengesahan Pembimb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ii</w:t>
        </w:r>
        <w:r w:rsidR="00B64464" w:rsidRPr="00B64464">
          <w:rPr>
            <w:rFonts w:ascii="Times New Roman" w:hAnsi="Times New Roman" w:cs="Times New Roman"/>
            <w:noProof/>
            <w:webHidden/>
            <w:sz w:val="24"/>
            <w:szCs w:val="24"/>
          </w:rPr>
          <w:fldChar w:fldCharType="end"/>
        </w:r>
      </w:hyperlink>
    </w:p>
    <w:p w14:paraId="62080C87" w14:textId="060C2771"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6974" w:history="1">
        <w:r w:rsidR="00B64464" w:rsidRPr="00B64464">
          <w:rPr>
            <w:rStyle w:val="Hyperlink"/>
            <w:rFonts w:ascii="Times New Roman" w:hAnsi="Times New Roman" w:cs="Times New Roman"/>
            <w:b/>
            <w:bCs/>
            <w:noProof/>
            <w:sz w:val="24"/>
            <w:szCs w:val="24"/>
          </w:rPr>
          <w:t>Daftar Is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iii</w:t>
        </w:r>
        <w:r w:rsidR="00B64464" w:rsidRPr="00B64464">
          <w:rPr>
            <w:rFonts w:ascii="Times New Roman" w:hAnsi="Times New Roman" w:cs="Times New Roman"/>
            <w:noProof/>
            <w:webHidden/>
            <w:sz w:val="24"/>
            <w:szCs w:val="24"/>
          </w:rPr>
          <w:fldChar w:fldCharType="end"/>
        </w:r>
      </w:hyperlink>
    </w:p>
    <w:p w14:paraId="69D58FAD" w14:textId="2BA86CD4"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6975" w:history="1">
        <w:r w:rsidR="00B64464" w:rsidRPr="00B64464">
          <w:rPr>
            <w:rStyle w:val="Hyperlink"/>
            <w:rFonts w:ascii="Times New Roman" w:hAnsi="Times New Roman" w:cs="Times New Roman"/>
            <w:b/>
            <w:bCs/>
            <w:noProof/>
            <w:sz w:val="24"/>
            <w:szCs w:val="24"/>
          </w:rPr>
          <w:t>Daftar Gambar</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v</w:t>
        </w:r>
        <w:r w:rsidR="00B64464" w:rsidRPr="00B64464">
          <w:rPr>
            <w:rFonts w:ascii="Times New Roman" w:hAnsi="Times New Roman" w:cs="Times New Roman"/>
            <w:noProof/>
            <w:webHidden/>
            <w:sz w:val="24"/>
            <w:szCs w:val="24"/>
          </w:rPr>
          <w:fldChar w:fldCharType="end"/>
        </w:r>
      </w:hyperlink>
    </w:p>
    <w:p w14:paraId="40F5CA9F" w14:textId="4C377C16"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6976" w:history="1">
        <w:r w:rsidR="00B64464" w:rsidRPr="00B64464">
          <w:rPr>
            <w:rStyle w:val="Hyperlink"/>
            <w:rFonts w:ascii="Times New Roman" w:hAnsi="Times New Roman" w:cs="Times New Roman"/>
            <w:b/>
            <w:bCs/>
            <w:noProof/>
            <w:sz w:val="24"/>
            <w:szCs w:val="24"/>
          </w:rPr>
          <w:t>Daftar Tabel</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vii</w:t>
        </w:r>
        <w:r w:rsidR="00B64464" w:rsidRPr="00B64464">
          <w:rPr>
            <w:rFonts w:ascii="Times New Roman" w:hAnsi="Times New Roman" w:cs="Times New Roman"/>
            <w:noProof/>
            <w:webHidden/>
            <w:sz w:val="24"/>
            <w:szCs w:val="24"/>
          </w:rPr>
          <w:fldChar w:fldCharType="end"/>
        </w:r>
      </w:hyperlink>
    </w:p>
    <w:p w14:paraId="306B0962" w14:textId="25D2DF01"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6977" w:history="1">
        <w:r w:rsidR="00B64464" w:rsidRPr="00B64464">
          <w:rPr>
            <w:rStyle w:val="Hyperlink"/>
            <w:rFonts w:ascii="Times New Roman" w:hAnsi="Times New Roman" w:cs="Times New Roman"/>
            <w:b/>
            <w:bCs/>
            <w:noProof/>
            <w:sz w:val="24"/>
            <w:szCs w:val="24"/>
          </w:rPr>
          <w:t>Daftar Persama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viii</w:t>
        </w:r>
        <w:r w:rsidR="00B64464" w:rsidRPr="00B64464">
          <w:rPr>
            <w:rFonts w:ascii="Times New Roman" w:hAnsi="Times New Roman" w:cs="Times New Roman"/>
            <w:noProof/>
            <w:webHidden/>
            <w:sz w:val="24"/>
            <w:szCs w:val="24"/>
          </w:rPr>
          <w:fldChar w:fldCharType="end"/>
        </w:r>
      </w:hyperlink>
    </w:p>
    <w:p w14:paraId="1553C35B" w14:textId="1B80DBEA"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6978" w:history="1">
        <w:r w:rsidR="00B64464" w:rsidRPr="00B64464">
          <w:rPr>
            <w:rStyle w:val="Hyperlink"/>
            <w:rFonts w:ascii="Times New Roman" w:hAnsi="Times New Roman" w:cs="Times New Roman"/>
            <w:b/>
            <w:bCs/>
            <w:noProof/>
            <w:sz w:val="24"/>
            <w:szCs w:val="24"/>
          </w:rPr>
          <w:t>BAB I PENDAHULU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w:t>
        </w:r>
        <w:r w:rsidR="00B64464" w:rsidRPr="00B64464">
          <w:rPr>
            <w:rFonts w:ascii="Times New Roman" w:hAnsi="Times New Roman" w:cs="Times New Roman"/>
            <w:noProof/>
            <w:webHidden/>
            <w:sz w:val="24"/>
            <w:szCs w:val="24"/>
          </w:rPr>
          <w:fldChar w:fldCharType="end"/>
        </w:r>
      </w:hyperlink>
    </w:p>
    <w:p w14:paraId="497A29DD" w14:textId="34522C5B"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79" w:history="1">
        <w:r w:rsidR="00B64464" w:rsidRPr="00B64464">
          <w:rPr>
            <w:rStyle w:val="Hyperlink"/>
            <w:rFonts w:ascii="Times New Roman" w:hAnsi="Times New Roman" w:cs="Times New Roman"/>
            <w:noProof/>
            <w:sz w:val="24"/>
            <w:szCs w:val="24"/>
          </w:rPr>
          <w:t>1.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Latar Belaka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7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w:t>
        </w:r>
        <w:r w:rsidR="00B64464" w:rsidRPr="00B64464">
          <w:rPr>
            <w:rFonts w:ascii="Times New Roman" w:hAnsi="Times New Roman" w:cs="Times New Roman"/>
            <w:noProof/>
            <w:webHidden/>
            <w:sz w:val="24"/>
            <w:szCs w:val="24"/>
          </w:rPr>
          <w:fldChar w:fldCharType="end"/>
        </w:r>
      </w:hyperlink>
    </w:p>
    <w:p w14:paraId="6EA4D8C7" w14:textId="71099155"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0" w:history="1">
        <w:r w:rsidR="00B64464" w:rsidRPr="00B64464">
          <w:rPr>
            <w:rStyle w:val="Hyperlink"/>
            <w:rFonts w:ascii="Times New Roman" w:hAnsi="Times New Roman" w:cs="Times New Roman"/>
            <w:noProof/>
            <w:sz w:val="24"/>
            <w:szCs w:val="24"/>
          </w:rPr>
          <w:t>1.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Rumusan Masalah</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451D2DCC" w14:textId="44BCBCBD"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1" w:history="1">
        <w:r w:rsidR="00B64464" w:rsidRPr="00B64464">
          <w:rPr>
            <w:rStyle w:val="Hyperlink"/>
            <w:rFonts w:ascii="Times New Roman" w:hAnsi="Times New Roman" w:cs="Times New Roman"/>
            <w:noProof/>
            <w:sz w:val="24"/>
            <w:szCs w:val="24"/>
          </w:rPr>
          <w:t>1.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Batasan Masalah</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0B72CD58" w14:textId="2861FAA1"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2" w:history="1">
        <w:r w:rsidR="00B64464" w:rsidRPr="00B64464">
          <w:rPr>
            <w:rStyle w:val="Hyperlink"/>
            <w:rFonts w:ascii="Times New Roman" w:hAnsi="Times New Roman" w:cs="Times New Roman"/>
            <w:noProof/>
            <w:sz w:val="24"/>
            <w:szCs w:val="24"/>
          </w:rPr>
          <w:t>1.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ujuan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4E3C6177" w14:textId="054EA240"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3" w:history="1">
        <w:r w:rsidR="00B64464" w:rsidRPr="00B64464">
          <w:rPr>
            <w:rStyle w:val="Hyperlink"/>
            <w:rFonts w:ascii="Times New Roman" w:hAnsi="Times New Roman" w:cs="Times New Roman"/>
            <w:noProof/>
            <w:sz w:val="24"/>
            <w:szCs w:val="24"/>
          </w:rPr>
          <w:t>1.5.</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Manfaat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7D73EA6B" w14:textId="59BF8C48"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4" w:history="1">
        <w:r w:rsidR="00B64464" w:rsidRPr="00B64464">
          <w:rPr>
            <w:rStyle w:val="Hyperlink"/>
            <w:rFonts w:ascii="Times New Roman" w:hAnsi="Times New Roman" w:cs="Times New Roman"/>
            <w:noProof/>
            <w:sz w:val="24"/>
            <w:szCs w:val="24"/>
          </w:rPr>
          <w:t>1.6.</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ahapan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w:t>
        </w:r>
        <w:r w:rsidR="00B64464" w:rsidRPr="00B64464">
          <w:rPr>
            <w:rFonts w:ascii="Times New Roman" w:hAnsi="Times New Roman" w:cs="Times New Roman"/>
            <w:noProof/>
            <w:webHidden/>
            <w:sz w:val="24"/>
            <w:szCs w:val="24"/>
          </w:rPr>
          <w:fldChar w:fldCharType="end"/>
        </w:r>
      </w:hyperlink>
    </w:p>
    <w:p w14:paraId="62F5030E" w14:textId="4C34BA5E"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5" w:history="1">
        <w:r w:rsidR="00B64464" w:rsidRPr="00B64464">
          <w:rPr>
            <w:rStyle w:val="Hyperlink"/>
            <w:rFonts w:ascii="Times New Roman" w:hAnsi="Times New Roman" w:cs="Times New Roman"/>
            <w:noProof/>
            <w:sz w:val="24"/>
            <w:szCs w:val="24"/>
          </w:rPr>
          <w:t>1.7.</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Sistematika Penulis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w:t>
        </w:r>
        <w:r w:rsidR="00B64464" w:rsidRPr="00B64464">
          <w:rPr>
            <w:rFonts w:ascii="Times New Roman" w:hAnsi="Times New Roman" w:cs="Times New Roman"/>
            <w:noProof/>
            <w:webHidden/>
            <w:sz w:val="24"/>
            <w:szCs w:val="24"/>
          </w:rPr>
          <w:fldChar w:fldCharType="end"/>
        </w:r>
      </w:hyperlink>
    </w:p>
    <w:p w14:paraId="6C831769" w14:textId="7BB1FE24"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6986" w:history="1">
        <w:r w:rsidR="00B64464" w:rsidRPr="00B64464">
          <w:rPr>
            <w:rStyle w:val="Hyperlink"/>
            <w:rFonts w:ascii="Times New Roman" w:hAnsi="Times New Roman" w:cs="Times New Roman"/>
            <w:b/>
            <w:bCs/>
            <w:noProof/>
            <w:sz w:val="24"/>
            <w:szCs w:val="24"/>
          </w:rPr>
          <w:t>BAB II TINJAUAN LITERATUR</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w:t>
        </w:r>
        <w:r w:rsidR="00B64464" w:rsidRPr="00B64464">
          <w:rPr>
            <w:rFonts w:ascii="Times New Roman" w:hAnsi="Times New Roman" w:cs="Times New Roman"/>
            <w:noProof/>
            <w:webHidden/>
            <w:sz w:val="24"/>
            <w:szCs w:val="24"/>
          </w:rPr>
          <w:fldChar w:fldCharType="end"/>
        </w:r>
      </w:hyperlink>
    </w:p>
    <w:p w14:paraId="7C26037D" w14:textId="32C8F4F9"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7" w:history="1">
        <w:r w:rsidR="00B64464" w:rsidRPr="00B64464">
          <w:rPr>
            <w:rStyle w:val="Hyperlink"/>
            <w:rFonts w:ascii="Times New Roman" w:hAnsi="Times New Roman" w:cs="Times New Roman"/>
            <w:noProof/>
            <w:sz w:val="24"/>
            <w:szCs w:val="24"/>
          </w:rPr>
          <w:t>2.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injauan Stud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w:t>
        </w:r>
        <w:r w:rsidR="00B64464" w:rsidRPr="00B64464">
          <w:rPr>
            <w:rFonts w:ascii="Times New Roman" w:hAnsi="Times New Roman" w:cs="Times New Roman"/>
            <w:noProof/>
            <w:webHidden/>
            <w:sz w:val="24"/>
            <w:szCs w:val="24"/>
          </w:rPr>
          <w:fldChar w:fldCharType="end"/>
        </w:r>
      </w:hyperlink>
    </w:p>
    <w:p w14:paraId="5960C56D" w14:textId="36288EE7"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88" w:history="1">
        <w:r w:rsidR="00B64464" w:rsidRPr="00B64464">
          <w:rPr>
            <w:rStyle w:val="Hyperlink"/>
            <w:rFonts w:ascii="Times New Roman" w:hAnsi="Times New Roman" w:cs="Times New Roman"/>
            <w:noProof/>
            <w:sz w:val="24"/>
            <w:szCs w:val="24"/>
          </w:rPr>
          <w:t>2.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injauan Pustaka</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0</w:t>
        </w:r>
        <w:r w:rsidR="00B64464" w:rsidRPr="00B64464">
          <w:rPr>
            <w:rFonts w:ascii="Times New Roman" w:hAnsi="Times New Roman" w:cs="Times New Roman"/>
            <w:noProof/>
            <w:webHidden/>
            <w:sz w:val="24"/>
            <w:szCs w:val="24"/>
          </w:rPr>
          <w:fldChar w:fldCharType="end"/>
        </w:r>
      </w:hyperlink>
    </w:p>
    <w:p w14:paraId="7082B98A" w14:textId="6FB9DD68"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89" w:history="1">
        <w:r w:rsidR="00B64464" w:rsidRPr="00B64464">
          <w:rPr>
            <w:rStyle w:val="Hyperlink"/>
            <w:rFonts w:ascii="Times New Roman" w:hAnsi="Times New Roman" w:cs="Times New Roman"/>
            <w:noProof/>
            <w:sz w:val="24"/>
            <w:szCs w:val="24"/>
          </w:rPr>
          <w:t>2.2.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Jantu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8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0</w:t>
        </w:r>
        <w:r w:rsidR="00B64464" w:rsidRPr="00B64464">
          <w:rPr>
            <w:rFonts w:ascii="Times New Roman" w:hAnsi="Times New Roman" w:cs="Times New Roman"/>
            <w:noProof/>
            <w:webHidden/>
            <w:sz w:val="24"/>
            <w:szCs w:val="24"/>
          </w:rPr>
          <w:fldChar w:fldCharType="end"/>
        </w:r>
      </w:hyperlink>
    </w:p>
    <w:p w14:paraId="6214E641" w14:textId="02357010"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0" w:history="1">
        <w:r w:rsidR="00B64464" w:rsidRPr="00B64464">
          <w:rPr>
            <w:rStyle w:val="Hyperlink"/>
            <w:rFonts w:ascii="Times New Roman" w:hAnsi="Times New Roman" w:cs="Times New Roman"/>
            <w:noProof/>
            <w:sz w:val="24"/>
            <w:szCs w:val="24"/>
          </w:rPr>
          <w:t>2.2.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eteksi Penyakit Jantu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0</w:t>
        </w:r>
        <w:r w:rsidR="00B64464" w:rsidRPr="00B64464">
          <w:rPr>
            <w:rFonts w:ascii="Times New Roman" w:hAnsi="Times New Roman" w:cs="Times New Roman"/>
            <w:noProof/>
            <w:webHidden/>
            <w:sz w:val="24"/>
            <w:szCs w:val="24"/>
          </w:rPr>
          <w:fldChar w:fldCharType="end"/>
        </w:r>
      </w:hyperlink>
    </w:p>
    <w:p w14:paraId="56D24705" w14:textId="6CEC0DAF"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1" w:history="1">
        <w:r w:rsidR="00B64464" w:rsidRPr="00B64464">
          <w:rPr>
            <w:rStyle w:val="Hyperlink"/>
            <w:rFonts w:ascii="Times New Roman" w:hAnsi="Times New Roman" w:cs="Times New Roman"/>
            <w:noProof/>
            <w:sz w:val="24"/>
            <w:szCs w:val="24"/>
          </w:rPr>
          <w:t>2.2.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Machine Learn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1</w:t>
        </w:r>
        <w:r w:rsidR="00B64464" w:rsidRPr="00B64464">
          <w:rPr>
            <w:rFonts w:ascii="Times New Roman" w:hAnsi="Times New Roman" w:cs="Times New Roman"/>
            <w:noProof/>
            <w:webHidden/>
            <w:sz w:val="24"/>
            <w:szCs w:val="24"/>
          </w:rPr>
          <w:fldChar w:fldCharType="end"/>
        </w:r>
      </w:hyperlink>
    </w:p>
    <w:p w14:paraId="5BFB6AE0" w14:textId="470F2237"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2" w:history="1">
        <w:r w:rsidR="00B64464" w:rsidRPr="00B64464">
          <w:rPr>
            <w:rStyle w:val="Hyperlink"/>
            <w:rFonts w:ascii="Times New Roman" w:hAnsi="Times New Roman" w:cs="Times New Roman"/>
            <w:noProof/>
            <w:sz w:val="24"/>
            <w:szCs w:val="24"/>
          </w:rPr>
          <w:t>2.2.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Klasifikas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2</w:t>
        </w:r>
        <w:r w:rsidR="00B64464" w:rsidRPr="00B64464">
          <w:rPr>
            <w:rFonts w:ascii="Times New Roman" w:hAnsi="Times New Roman" w:cs="Times New Roman"/>
            <w:noProof/>
            <w:webHidden/>
            <w:sz w:val="24"/>
            <w:szCs w:val="24"/>
          </w:rPr>
          <w:fldChar w:fldCharType="end"/>
        </w:r>
      </w:hyperlink>
    </w:p>
    <w:p w14:paraId="573FE7F8" w14:textId="67D0FBBE"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3" w:history="1">
        <w:r w:rsidR="00B64464" w:rsidRPr="00B64464">
          <w:rPr>
            <w:rStyle w:val="Hyperlink"/>
            <w:rFonts w:ascii="Times New Roman" w:hAnsi="Times New Roman" w:cs="Times New Roman"/>
            <w:noProof/>
            <w:sz w:val="24"/>
            <w:szCs w:val="24"/>
          </w:rPr>
          <w:t>2.2.5.</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Algoritma XgBoost</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4</w:t>
        </w:r>
        <w:r w:rsidR="00B64464" w:rsidRPr="00B64464">
          <w:rPr>
            <w:rFonts w:ascii="Times New Roman" w:hAnsi="Times New Roman" w:cs="Times New Roman"/>
            <w:noProof/>
            <w:webHidden/>
            <w:sz w:val="24"/>
            <w:szCs w:val="24"/>
          </w:rPr>
          <w:fldChar w:fldCharType="end"/>
        </w:r>
      </w:hyperlink>
    </w:p>
    <w:p w14:paraId="49B2F1B4" w14:textId="3249ED33"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4" w:history="1">
        <w:r w:rsidR="00B64464" w:rsidRPr="00B64464">
          <w:rPr>
            <w:rStyle w:val="Hyperlink"/>
            <w:rFonts w:ascii="Times New Roman" w:hAnsi="Times New Roman" w:cs="Times New Roman"/>
            <w:noProof/>
            <w:sz w:val="24"/>
            <w:szCs w:val="24"/>
          </w:rPr>
          <w:t>2.2.6.</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arameter Algoritma XgBoost</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6</w:t>
        </w:r>
        <w:r w:rsidR="00B64464" w:rsidRPr="00B64464">
          <w:rPr>
            <w:rFonts w:ascii="Times New Roman" w:hAnsi="Times New Roman" w:cs="Times New Roman"/>
            <w:noProof/>
            <w:webHidden/>
            <w:sz w:val="24"/>
            <w:szCs w:val="24"/>
          </w:rPr>
          <w:fldChar w:fldCharType="end"/>
        </w:r>
      </w:hyperlink>
    </w:p>
    <w:p w14:paraId="70EF73B5" w14:textId="5F6FE0E1"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5" w:history="1">
        <w:r w:rsidR="00B64464" w:rsidRPr="00B64464">
          <w:rPr>
            <w:rStyle w:val="Hyperlink"/>
            <w:rFonts w:ascii="Times New Roman" w:hAnsi="Times New Roman" w:cs="Times New Roman"/>
            <w:noProof/>
            <w:sz w:val="24"/>
            <w:szCs w:val="24"/>
          </w:rPr>
          <w:t>2.2.7.</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Randomized Search Optimizer</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6</w:t>
        </w:r>
        <w:r w:rsidR="00B64464" w:rsidRPr="00B64464">
          <w:rPr>
            <w:rFonts w:ascii="Times New Roman" w:hAnsi="Times New Roman" w:cs="Times New Roman"/>
            <w:noProof/>
            <w:webHidden/>
            <w:sz w:val="24"/>
            <w:szCs w:val="24"/>
          </w:rPr>
          <w:fldChar w:fldCharType="end"/>
        </w:r>
      </w:hyperlink>
    </w:p>
    <w:p w14:paraId="2D36E77B" w14:textId="0DF5537B"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6" w:history="1">
        <w:r w:rsidR="00B64464" w:rsidRPr="00B64464">
          <w:rPr>
            <w:rStyle w:val="Hyperlink"/>
            <w:rFonts w:ascii="Times New Roman" w:hAnsi="Times New Roman" w:cs="Times New Roman"/>
            <w:noProof/>
            <w:sz w:val="24"/>
            <w:szCs w:val="24"/>
          </w:rPr>
          <w:t>2.2.8.</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Cross Validatio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7</w:t>
        </w:r>
        <w:r w:rsidR="00B64464" w:rsidRPr="00B64464">
          <w:rPr>
            <w:rFonts w:ascii="Times New Roman" w:hAnsi="Times New Roman" w:cs="Times New Roman"/>
            <w:noProof/>
            <w:webHidden/>
            <w:sz w:val="24"/>
            <w:szCs w:val="24"/>
          </w:rPr>
          <w:fldChar w:fldCharType="end"/>
        </w:r>
      </w:hyperlink>
    </w:p>
    <w:p w14:paraId="2E5B35EC" w14:textId="16CC0AA1"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6997" w:history="1">
        <w:r w:rsidR="00B64464" w:rsidRPr="00B64464">
          <w:rPr>
            <w:rStyle w:val="Hyperlink"/>
            <w:rFonts w:ascii="Times New Roman" w:hAnsi="Times New Roman" w:cs="Times New Roman"/>
            <w:noProof/>
            <w:sz w:val="24"/>
            <w:szCs w:val="24"/>
          </w:rPr>
          <w:t>2.2.9.</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Confusion Matrix</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7</w:t>
        </w:r>
        <w:r w:rsidR="00B64464" w:rsidRPr="00B64464">
          <w:rPr>
            <w:rFonts w:ascii="Times New Roman" w:hAnsi="Times New Roman" w:cs="Times New Roman"/>
            <w:noProof/>
            <w:webHidden/>
            <w:sz w:val="24"/>
            <w:szCs w:val="24"/>
          </w:rPr>
          <w:fldChar w:fldCharType="end"/>
        </w:r>
      </w:hyperlink>
    </w:p>
    <w:p w14:paraId="7C306936" w14:textId="6DFEBBF6"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6998" w:history="1">
        <w:r w:rsidR="00B64464" w:rsidRPr="00B64464">
          <w:rPr>
            <w:rStyle w:val="Hyperlink"/>
            <w:rFonts w:ascii="Times New Roman" w:hAnsi="Times New Roman" w:cs="Times New Roman"/>
            <w:b/>
            <w:bCs/>
            <w:noProof/>
            <w:sz w:val="24"/>
            <w:szCs w:val="24"/>
          </w:rPr>
          <w:t>BAB III METODOLOGI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9</w:t>
        </w:r>
        <w:r w:rsidR="00B64464" w:rsidRPr="00B64464">
          <w:rPr>
            <w:rFonts w:ascii="Times New Roman" w:hAnsi="Times New Roman" w:cs="Times New Roman"/>
            <w:noProof/>
            <w:webHidden/>
            <w:sz w:val="24"/>
            <w:szCs w:val="24"/>
          </w:rPr>
          <w:fldChar w:fldCharType="end"/>
        </w:r>
      </w:hyperlink>
    </w:p>
    <w:p w14:paraId="68412B95" w14:textId="52DC08DB"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6999" w:history="1">
        <w:r w:rsidR="00B64464" w:rsidRPr="00B64464">
          <w:rPr>
            <w:rStyle w:val="Hyperlink"/>
            <w:rFonts w:ascii="Times New Roman" w:hAnsi="Times New Roman" w:cs="Times New Roman"/>
            <w:noProof/>
            <w:sz w:val="24"/>
            <w:szCs w:val="24"/>
          </w:rPr>
          <w:t>3.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Metode Penelit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699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9</w:t>
        </w:r>
        <w:r w:rsidR="00B64464" w:rsidRPr="00B64464">
          <w:rPr>
            <w:rFonts w:ascii="Times New Roman" w:hAnsi="Times New Roman" w:cs="Times New Roman"/>
            <w:noProof/>
            <w:webHidden/>
            <w:sz w:val="24"/>
            <w:szCs w:val="24"/>
          </w:rPr>
          <w:fldChar w:fldCharType="end"/>
        </w:r>
      </w:hyperlink>
    </w:p>
    <w:p w14:paraId="2731F3C8" w14:textId="3A6C257A"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0" w:history="1">
        <w:r w:rsidR="00B64464" w:rsidRPr="00B64464">
          <w:rPr>
            <w:rStyle w:val="Hyperlink"/>
            <w:rFonts w:ascii="Times New Roman" w:hAnsi="Times New Roman" w:cs="Times New Roman"/>
            <w:noProof/>
            <w:sz w:val="24"/>
            <w:szCs w:val="24"/>
          </w:rPr>
          <w:t>3.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ngumpulan Data</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0</w:t>
        </w:r>
        <w:r w:rsidR="00B64464" w:rsidRPr="00B64464">
          <w:rPr>
            <w:rFonts w:ascii="Times New Roman" w:hAnsi="Times New Roman" w:cs="Times New Roman"/>
            <w:noProof/>
            <w:webHidden/>
            <w:sz w:val="24"/>
            <w:szCs w:val="24"/>
          </w:rPr>
          <w:fldChar w:fldCharType="end"/>
        </w:r>
      </w:hyperlink>
    </w:p>
    <w:p w14:paraId="426214C6" w14:textId="6640B6B6"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1" w:history="1">
        <w:r w:rsidR="00B64464" w:rsidRPr="00B64464">
          <w:rPr>
            <w:rStyle w:val="Hyperlink"/>
            <w:rFonts w:ascii="Times New Roman" w:hAnsi="Times New Roman" w:cs="Times New Roman"/>
            <w:noProof/>
            <w:sz w:val="24"/>
            <w:szCs w:val="24"/>
          </w:rPr>
          <w:t>3.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reprocess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5</w:t>
        </w:r>
        <w:r w:rsidR="00B64464" w:rsidRPr="00B64464">
          <w:rPr>
            <w:rFonts w:ascii="Times New Roman" w:hAnsi="Times New Roman" w:cs="Times New Roman"/>
            <w:noProof/>
            <w:webHidden/>
            <w:sz w:val="24"/>
            <w:szCs w:val="24"/>
          </w:rPr>
          <w:fldChar w:fldCharType="end"/>
        </w:r>
      </w:hyperlink>
    </w:p>
    <w:p w14:paraId="47C3D6F5" w14:textId="483DBE26"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2" w:history="1">
        <w:r w:rsidR="00B64464" w:rsidRPr="00B64464">
          <w:rPr>
            <w:rStyle w:val="Hyperlink"/>
            <w:rFonts w:ascii="Times New Roman" w:hAnsi="Times New Roman" w:cs="Times New Roman"/>
            <w:noProof/>
            <w:sz w:val="24"/>
            <w:szCs w:val="24"/>
          </w:rPr>
          <w:t>3.3.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Menghapus Outlier</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6</w:t>
        </w:r>
        <w:r w:rsidR="00B64464" w:rsidRPr="00B64464">
          <w:rPr>
            <w:rFonts w:ascii="Times New Roman" w:hAnsi="Times New Roman" w:cs="Times New Roman"/>
            <w:noProof/>
            <w:webHidden/>
            <w:sz w:val="24"/>
            <w:szCs w:val="24"/>
          </w:rPr>
          <w:fldChar w:fldCharType="end"/>
        </w:r>
      </w:hyperlink>
    </w:p>
    <w:p w14:paraId="3F1A457A" w14:textId="3FEE2801"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3" w:history="1">
        <w:r w:rsidR="00B64464" w:rsidRPr="00B64464">
          <w:rPr>
            <w:rStyle w:val="Hyperlink"/>
            <w:rFonts w:ascii="Times New Roman" w:hAnsi="Times New Roman" w:cs="Times New Roman"/>
            <w:noProof/>
            <w:sz w:val="24"/>
            <w:szCs w:val="24"/>
          </w:rPr>
          <w:t>3.3.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ataset Splitt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8</w:t>
        </w:r>
        <w:r w:rsidR="00B64464" w:rsidRPr="00B64464">
          <w:rPr>
            <w:rFonts w:ascii="Times New Roman" w:hAnsi="Times New Roman" w:cs="Times New Roman"/>
            <w:noProof/>
            <w:webHidden/>
            <w:sz w:val="24"/>
            <w:szCs w:val="24"/>
          </w:rPr>
          <w:fldChar w:fldCharType="end"/>
        </w:r>
      </w:hyperlink>
    </w:p>
    <w:p w14:paraId="6DE8364E" w14:textId="3902B3B2"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4" w:history="1">
        <w:r w:rsidR="00B64464" w:rsidRPr="00B64464">
          <w:rPr>
            <w:rStyle w:val="Hyperlink"/>
            <w:rFonts w:ascii="Times New Roman" w:hAnsi="Times New Roman" w:cs="Times New Roman"/>
            <w:noProof/>
            <w:sz w:val="24"/>
            <w:szCs w:val="24"/>
          </w:rPr>
          <w:t>3.3.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ata Numerik</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9</w:t>
        </w:r>
        <w:r w:rsidR="00B64464" w:rsidRPr="00B64464">
          <w:rPr>
            <w:rFonts w:ascii="Times New Roman" w:hAnsi="Times New Roman" w:cs="Times New Roman"/>
            <w:noProof/>
            <w:webHidden/>
            <w:sz w:val="24"/>
            <w:szCs w:val="24"/>
          </w:rPr>
          <w:fldChar w:fldCharType="end"/>
        </w:r>
      </w:hyperlink>
    </w:p>
    <w:p w14:paraId="00783824" w14:textId="2218DCE5"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5" w:history="1">
        <w:r w:rsidR="00B64464" w:rsidRPr="00B64464">
          <w:rPr>
            <w:rStyle w:val="Hyperlink"/>
            <w:rFonts w:ascii="Times New Roman" w:hAnsi="Times New Roman" w:cs="Times New Roman"/>
            <w:noProof/>
            <w:sz w:val="24"/>
            <w:szCs w:val="24"/>
          </w:rPr>
          <w:t>3.3.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ata Kategorik</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1</w:t>
        </w:r>
        <w:r w:rsidR="00B64464" w:rsidRPr="00B64464">
          <w:rPr>
            <w:rFonts w:ascii="Times New Roman" w:hAnsi="Times New Roman" w:cs="Times New Roman"/>
            <w:noProof/>
            <w:webHidden/>
            <w:sz w:val="24"/>
            <w:szCs w:val="24"/>
          </w:rPr>
          <w:fldChar w:fldCharType="end"/>
        </w:r>
      </w:hyperlink>
    </w:p>
    <w:p w14:paraId="1F0E5C7A" w14:textId="3BE8A918"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6" w:history="1">
        <w:r w:rsidR="00B64464" w:rsidRPr="00B64464">
          <w:rPr>
            <w:rStyle w:val="Hyperlink"/>
            <w:rFonts w:ascii="Times New Roman" w:hAnsi="Times New Roman" w:cs="Times New Roman"/>
            <w:noProof/>
            <w:sz w:val="24"/>
            <w:szCs w:val="24"/>
          </w:rPr>
          <w:t>3.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rain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2</w:t>
        </w:r>
        <w:r w:rsidR="00B64464" w:rsidRPr="00B64464">
          <w:rPr>
            <w:rFonts w:ascii="Times New Roman" w:hAnsi="Times New Roman" w:cs="Times New Roman"/>
            <w:noProof/>
            <w:webHidden/>
            <w:sz w:val="24"/>
            <w:szCs w:val="24"/>
          </w:rPr>
          <w:fldChar w:fldCharType="end"/>
        </w:r>
      </w:hyperlink>
    </w:p>
    <w:p w14:paraId="04FE6BEC" w14:textId="436E5DAB"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7" w:history="1">
        <w:r w:rsidR="00B64464" w:rsidRPr="00B64464">
          <w:rPr>
            <w:rStyle w:val="Hyperlink"/>
            <w:rFonts w:ascii="Times New Roman" w:hAnsi="Times New Roman" w:cs="Times New Roman"/>
            <w:noProof/>
            <w:sz w:val="24"/>
            <w:szCs w:val="24"/>
          </w:rPr>
          <w:t>3.5.</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Evaluas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8</w:t>
        </w:r>
        <w:r w:rsidR="00B64464" w:rsidRPr="00B64464">
          <w:rPr>
            <w:rFonts w:ascii="Times New Roman" w:hAnsi="Times New Roman" w:cs="Times New Roman"/>
            <w:noProof/>
            <w:webHidden/>
            <w:sz w:val="24"/>
            <w:szCs w:val="24"/>
          </w:rPr>
          <w:fldChar w:fldCharType="end"/>
        </w:r>
      </w:hyperlink>
    </w:p>
    <w:p w14:paraId="2F7EF32C" w14:textId="7E044271"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08" w:history="1">
        <w:r w:rsidR="00B64464" w:rsidRPr="00B64464">
          <w:rPr>
            <w:rStyle w:val="Hyperlink"/>
            <w:rFonts w:ascii="Times New Roman" w:hAnsi="Times New Roman" w:cs="Times New Roman"/>
            <w:noProof/>
            <w:sz w:val="24"/>
            <w:szCs w:val="24"/>
          </w:rPr>
          <w:t>3.6.</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Analisis Kebutuh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0</w:t>
        </w:r>
        <w:r w:rsidR="00B64464" w:rsidRPr="00B64464">
          <w:rPr>
            <w:rFonts w:ascii="Times New Roman" w:hAnsi="Times New Roman" w:cs="Times New Roman"/>
            <w:noProof/>
            <w:webHidden/>
            <w:sz w:val="24"/>
            <w:szCs w:val="24"/>
          </w:rPr>
          <w:fldChar w:fldCharType="end"/>
        </w:r>
      </w:hyperlink>
    </w:p>
    <w:p w14:paraId="3443A42F" w14:textId="37B394B1"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09" w:history="1">
        <w:r w:rsidR="00B64464" w:rsidRPr="00B64464">
          <w:rPr>
            <w:rStyle w:val="Hyperlink"/>
            <w:rFonts w:ascii="Times New Roman" w:hAnsi="Times New Roman" w:cs="Times New Roman"/>
            <w:noProof/>
            <w:sz w:val="24"/>
            <w:szCs w:val="24"/>
          </w:rPr>
          <w:t>3.6.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Kebutuhan Fungsional</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0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0</w:t>
        </w:r>
        <w:r w:rsidR="00B64464" w:rsidRPr="00B64464">
          <w:rPr>
            <w:rFonts w:ascii="Times New Roman" w:hAnsi="Times New Roman" w:cs="Times New Roman"/>
            <w:noProof/>
            <w:webHidden/>
            <w:sz w:val="24"/>
            <w:szCs w:val="24"/>
          </w:rPr>
          <w:fldChar w:fldCharType="end"/>
        </w:r>
      </w:hyperlink>
    </w:p>
    <w:p w14:paraId="21FE5BF5" w14:textId="0D08A912"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0" w:history="1">
        <w:r w:rsidR="00B64464" w:rsidRPr="00B64464">
          <w:rPr>
            <w:rStyle w:val="Hyperlink"/>
            <w:rFonts w:ascii="Times New Roman" w:hAnsi="Times New Roman" w:cs="Times New Roman"/>
            <w:noProof/>
            <w:sz w:val="24"/>
            <w:szCs w:val="24"/>
          </w:rPr>
          <w:t>3.6.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Kebutuhan Non Fungsional</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1</w:t>
        </w:r>
        <w:r w:rsidR="00B64464" w:rsidRPr="00B64464">
          <w:rPr>
            <w:rFonts w:ascii="Times New Roman" w:hAnsi="Times New Roman" w:cs="Times New Roman"/>
            <w:noProof/>
            <w:webHidden/>
            <w:sz w:val="24"/>
            <w:szCs w:val="24"/>
          </w:rPr>
          <w:fldChar w:fldCharType="end"/>
        </w:r>
      </w:hyperlink>
    </w:p>
    <w:p w14:paraId="361A7CAA" w14:textId="73C502CF"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11" w:history="1">
        <w:r w:rsidR="00B64464" w:rsidRPr="00B64464">
          <w:rPr>
            <w:rStyle w:val="Hyperlink"/>
            <w:rFonts w:ascii="Times New Roman" w:hAnsi="Times New Roman" w:cs="Times New Roman"/>
            <w:noProof/>
            <w:sz w:val="24"/>
            <w:szCs w:val="24"/>
          </w:rPr>
          <w:t>3.7.</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roses Desai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1</w:t>
        </w:r>
        <w:r w:rsidR="00B64464" w:rsidRPr="00B64464">
          <w:rPr>
            <w:rFonts w:ascii="Times New Roman" w:hAnsi="Times New Roman" w:cs="Times New Roman"/>
            <w:noProof/>
            <w:webHidden/>
            <w:sz w:val="24"/>
            <w:szCs w:val="24"/>
          </w:rPr>
          <w:fldChar w:fldCharType="end"/>
        </w:r>
      </w:hyperlink>
    </w:p>
    <w:p w14:paraId="312D5FDC" w14:textId="55299065"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2" w:history="1">
        <w:r w:rsidR="00B64464" w:rsidRPr="00B64464">
          <w:rPr>
            <w:rStyle w:val="Hyperlink"/>
            <w:rFonts w:ascii="Times New Roman" w:hAnsi="Times New Roman" w:cs="Times New Roman"/>
            <w:noProof/>
            <w:sz w:val="24"/>
            <w:szCs w:val="24"/>
          </w:rPr>
          <w:t>3.7.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rancangan Sistem</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2</w:t>
        </w:r>
        <w:r w:rsidR="00B64464" w:rsidRPr="00B64464">
          <w:rPr>
            <w:rFonts w:ascii="Times New Roman" w:hAnsi="Times New Roman" w:cs="Times New Roman"/>
            <w:noProof/>
            <w:webHidden/>
            <w:sz w:val="24"/>
            <w:szCs w:val="24"/>
          </w:rPr>
          <w:fldChar w:fldCharType="end"/>
        </w:r>
      </w:hyperlink>
    </w:p>
    <w:p w14:paraId="34C351D7" w14:textId="181EB529"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3" w:history="1">
        <w:r w:rsidR="00B64464" w:rsidRPr="00B64464">
          <w:rPr>
            <w:rStyle w:val="Hyperlink"/>
            <w:rFonts w:ascii="Times New Roman" w:hAnsi="Times New Roman" w:cs="Times New Roman"/>
            <w:noProof/>
            <w:sz w:val="24"/>
            <w:szCs w:val="24"/>
          </w:rPr>
          <w:t>3.7.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rancangan Proses</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3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3</w:t>
        </w:r>
        <w:r w:rsidR="00B64464" w:rsidRPr="00B64464">
          <w:rPr>
            <w:rFonts w:ascii="Times New Roman" w:hAnsi="Times New Roman" w:cs="Times New Roman"/>
            <w:noProof/>
            <w:webHidden/>
            <w:sz w:val="24"/>
            <w:szCs w:val="24"/>
          </w:rPr>
          <w:fldChar w:fldCharType="end"/>
        </w:r>
      </w:hyperlink>
    </w:p>
    <w:p w14:paraId="4427738E" w14:textId="63F740B9"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4" w:history="1">
        <w:r w:rsidR="00B64464" w:rsidRPr="00B64464">
          <w:rPr>
            <w:rStyle w:val="Hyperlink"/>
            <w:rFonts w:ascii="Times New Roman" w:hAnsi="Times New Roman" w:cs="Times New Roman"/>
            <w:noProof/>
            <w:sz w:val="24"/>
            <w:szCs w:val="24"/>
          </w:rPr>
          <w:t>3.7.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rancangan Database</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4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6</w:t>
        </w:r>
        <w:r w:rsidR="00B64464" w:rsidRPr="00B64464">
          <w:rPr>
            <w:rFonts w:ascii="Times New Roman" w:hAnsi="Times New Roman" w:cs="Times New Roman"/>
            <w:noProof/>
            <w:webHidden/>
            <w:sz w:val="24"/>
            <w:szCs w:val="24"/>
          </w:rPr>
          <w:fldChar w:fldCharType="end"/>
        </w:r>
      </w:hyperlink>
    </w:p>
    <w:p w14:paraId="3888EF3F" w14:textId="4B74462E"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5" w:history="1">
        <w:r w:rsidR="00B64464" w:rsidRPr="00B64464">
          <w:rPr>
            <w:rStyle w:val="Hyperlink"/>
            <w:rFonts w:ascii="Times New Roman" w:hAnsi="Times New Roman" w:cs="Times New Roman"/>
            <w:noProof/>
            <w:sz w:val="24"/>
            <w:szCs w:val="24"/>
          </w:rPr>
          <w:t>3.7.4.</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rancangan Antarmuka</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7</w:t>
        </w:r>
        <w:r w:rsidR="00B64464" w:rsidRPr="00B64464">
          <w:rPr>
            <w:rFonts w:ascii="Times New Roman" w:hAnsi="Times New Roman" w:cs="Times New Roman"/>
            <w:noProof/>
            <w:webHidden/>
            <w:sz w:val="24"/>
            <w:szCs w:val="24"/>
          </w:rPr>
          <w:fldChar w:fldCharType="end"/>
        </w:r>
      </w:hyperlink>
    </w:p>
    <w:p w14:paraId="784F037F" w14:textId="2E38FD61"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6" w:history="1">
        <w:r w:rsidR="00B64464" w:rsidRPr="00B64464">
          <w:rPr>
            <w:rStyle w:val="Hyperlink"/>
            <w:rFonts w:ascii="Times New Roman" w:hAnsi="Times New Roman" w:cs="Times New Roman"/>
            <w:noProof/>
            <w:sz w:val="24"/>
            <w:szCs w:val="24"/>
          </w:rPr>
          <w:t>3.7.5.</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nguji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8</w:t>
        </w:r>
        <w:r w:rsidR="00B64464" w:rsidRPr="00B64464">
          <w:rPr>
            <w:rFonts w:ascii="Times New Roman" w:hAnsi="Times New Roman" w:cs="Times New Roman"/>
            <w:noProof/>
            <w:webHidden/>
            <w:sz w:val="24"/>
            <w:szCs w:val="24"/>
          </w:rPr>
          <w:fldChar w:fldCharType="end"/>
        </w:r>
      </w:hyperlink>
    </w:p>
    <w:p w14:paraId="0A462783" w14:textId="25592BA5"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7017" w:history="1">
        <w:r w:rsidR="00B64464" w:rsidRPr="00B64464">
          <w:rPr>
            <w:rStyle w:val="Hyperlink"/>
            <w:rFonts w:ascii="Times New Roman" w:hAnsi="Times New Roman" w:cs="Times New Roman"/>
            <w:b/>
            <w:bCs/>
            <w:noProof/>
            <w:sz w:val="24"/>
            <w:szCs w:val="24"/>
          </w:rPr>
          <w:t>BAB IV  HASIL DAN PEMBAHAS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92</w:t>
        </w:r>
        <w:r w:rsidR="00B64464" w:rsidRPr="00B64464">
          <w:rPr>
            <w:rFonts w:ascii="Times New Roman" w:hAnsi="Times New Roman" w:cs="Times New Roman"/>
            <w:noProof/>
            <w:webHidden/>
            <w:sz w:val="24"/>
            <w:szCs w:val="24"/>
          </w:rPr>
          <w:fldChar w:fldCharType="end"/>
        </w:r>
      </w:hyperlink>
    </w:p>
    <w:p w14:paraId="4066702E" w14:textId="47E67A05"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18" w:history="1">
        <w:r w:rsidR="00B64464" w:rsidRPr="00B64464">
          <w:rPr>
            <w:rStyle w:val="Hyperlink"/>
            <w:rFonts w:ascii="Times New Roman" w:hAnsi="Times New Roman" w:cs="Times New Roman"/>
            <w:noProof/>
            <w:sz w:val="24"/>
            <w:szCs w:val="24"/>
          </w:rPr>
          <w:t>4.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Implementasi</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92</w:t>
        </w:r>
        <w:r w:rsidR="00B64464" w:rsidRPr="00B64464">
          <w:rPr>
            <w:rFonts w:ascii="Times New Roman" w:hAnsi="Times New Roman" w:cs="Times New Roman"/>
            <w:noProof/>
            <w:webHidden/>
            <w:sz w:val="24"/>
            <w:szCs w:val="24"/>
          </w:rPr>
          <w:fldChar w:fldCharType="end"/>
        </w:r>
      </w:hyperlink>
    </w:p>
    <w:p w14:paraId="34EA7944" w14:textId="1430B096"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19" w:history="1">
        <w:r w:rsidR="00B64464" w:rsidRPr="00B64464">
          <w:rPr>
            <w:rStyle w:val="Hyperlink"/>
            <w:rFonts w:ascii="Times New Roman" w:hAnsi="Times New Roman" w:cs="Times New Roman"/>
            <w:noProof/>
            <w:sz w:val="24"/>
            <w:szCs w:val="24"/>
          </w:rPr>
          <w:t>4.1.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Library</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1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92</w:t>
        </w:r>
        <w:r w:rsidR="00B64464" w:rsidRPr="00B64464">
          <w:rPr>
            <w:rFonts w:ascii="Times New Roman" w:hAnsi="Times New Roman" w:cs="Times New Roman"/>
            <w:noProof/>
            <w:webHidden/>
            <w:sz w:val="24"/>
            <w:szCs w:val="24"/>
          </w:rPr>
          <w:fldChar w:fldCharType="end"/>
        </w:r>
      </w:hyperlink>
    </w:p>
    <w:p w14:paraId="223AF667" w14:textId="4FAE5847"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0" w:history="1">
        <w:r w:rsidR="00B64464" w:rsidRPr="00B64464">
          <w:rPr>
            <w:rStyle w:val="Hyperlink"/>
            <w:rFonts w:ascii="Times New Roman" w:hAnsi="Times New Roman" w:cs="Times New Roman"/>
            <w:noProof/>
            <w:sz w:val="24"/>
            <w:szCs w:val="24"/>
          </w:rPr>
          <w:t>4.1.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reprocess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0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92</w:t>
        </w:r>
        <w:r w:rsidR="00B64464" w:rsidRPr="00B64464">
          <w:rPr>
            <w:rFonts w:ascii="Times New Roman" w:hAnsi="Times New Roman" w:cs="Times New Roman"/>
            <w:noProof/>
            <w:webHidden/>
            <w:sz w:val="24"/>
            <w:szCs w:val="24"/>
          </w:rPr>
          <w:fldChar w:fldCharType="end"/>
        </w:r>
      </w:hyperlink>
    </w:p>
    <w:p w14:paraId="4B0B98F2" w14:textId="5E4A5732"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1" w:history="1">
        <w:r w:rsidR="00B64464" w:rsidRPr="00B64464">
          <w:rPr>
            <w:rStyle w:val="Hyperlink"/>
            <w:rFonts w:ascii="Times New Roman" w:hAnsi="Times New Roman" w:cs="Times New Roman"/>
            <w:noProof/>
            <w:sz w:val="24"/>
            <w:szCs w:val="24"/>
          </w:rPr>
          <w:t>4.1.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Training</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1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94</w:t>
        </w:r>
        <w:r w:rsidR="00B64464" w:rsidRPr="00B64464">
          <w:rPr>
            <w:rFonts w:ascii="Times New Roman" w:hAnsi="Times New Roman" w:cs="Times New Roman"/>
            <w:noProof/>
            <w:webHidden/>
            <w:sz w:val="24"/>
            <w:szCs w:val="24"/>
          </w:rPr>
          <w:fldChar w:fldCharType="end"/>
        </w:r>
      </w:hyperlink>
    </w:p>
    <w:p w14:paraId="16F7595A" w14:textId="4A6ABB6A"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22" w:history="1">
        <w:r w:rsidR="00B64464" w:rsidRPr="00B64464">
          <w:rPr>
            <w:rStyle w:val="Hyperlink"/>
            <w:rFonts w:ascii="Times New Roman" w:hAnsi="Times New Roman" w:cs="Times New Roman"/>
            <w:noProof/>
            <w:sz w:val="24"/>
            <w:szCs w:val="24"/>
          </w:rPr>
          <w:t>4.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Hasil</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2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96</w:t>
        </w:r>
        <w:r w:rsidR="00B64464" w:rsidRPr="00B64464">
          <w:rPr>
            <w:rFonts w:ascii="Times New Roman" w:hAnsi="Times New Roman" w:cs="Times New Roman"/>
            <w:noProof/>
            <w:webHidden/>
            <w:sz w:val="24"/>
            <w:szCs w:val="24"/>
          </w:rPr>
          <w:fldChar w:fldCharType="end"/>
        </w:r>
      </w:hyperlink>
    </w:p>
    <w:p w14:paraId="2A2B9894" w14:textId="2BA1FA63"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3" w:history="1">
        <w:r w:rsidR="00B64464" w:rsidRPr="00B64464">
          <w:rPr>
            <w:rStyle w:val="Hyperlink"/>
            <w:rFonts w:ascii="Times New Roman" w:hAnsi="Times New Roman" w:cs="Times New Roman"/>
            <w:noProof/>
            <w:sz w:val="24"/>
            <w:szCs w:val="24"/>
          </w:rPr>
          <w:t>4.2.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As</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3 \h </w:instrText>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b/>
            <w:bCs/>
            <w:noProof/>
            <w:webHidden/>
            <w:sz w:val="24"/>
            <w:szCs w:val="24"/>
          </w:rPr>
          <w:t>Error! Bookmark not defined.</w:t>
        </w:r>
        <w:r w:rsidR="00B64464" w:rsidRPr="00B64464">
          <w:rPr>
            <w:rFonts w:ascii="Times New Roman" w:hAnsi="Times New Roman" w:cs="Times New Roman"/>
            <w:noProof/>
            <w:webHidden/>
            <w:sz w:val="24"/>
            <w:szCs w:val="24"/>
          </w:rPr>
          <w:fldChar w:fldCharType="end"/>
        </w:r>
      </w:hyperlink>
    </w:p>
    <w:p w14:paraId="65893929" w14:textId="54D6D6A1"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4" w:history="1">
        <w:r w:rsidR="00B64464" w:rsidRPr="00B64464">
          <w:rPr>
            <w:rStyle w:val="Hyperlink"/>
            <w:rFonts w:ascii="Times New Roman" w:hAnsi="Times New Roman" w:cs="Times New Roman"/>
            <w:noProof/>
            <w:sz w:val="24"/>
            <w:szCs w:val="24"/>
          </w:rPr>
          <w:t>4.2.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Gh</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4 \h </w:instrText>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b/>
            <w:bCs/>
            <w:noProof/>
            <w:webHidden/>
            <w:sz w:val="24"/>
            <w:szCs w:val="24"/>
          </w:rPr>
          <w:t>Error! Bookmark not defined.</w:t>
        </w:r>
        <w:r w:rsidR="00B64464" w:rsidRPr="00B64464">
          <w:rPr>
            <w:rFonts w:ascii="Times New Roman" w:hAnsi="Times New Roman" w:cs="Times New Roman"/>
            <w:noProof/>
            <w:webHidden/>
            <w:sz w:val="24"/>
            <w:szCs w:val="24"/>
          </w:rPr>
          <w:fldChar w:fldCharType="end"/>
        </w:r>
      </w:hyperlink>
    </w:p>
    <w:p w14:paraId="5C62BA1A" w14:textId="5AF0B66A" w:rsidR="00B64464" w:rsidRPr="00B64464" w:rsidRDefault="003C2396" w:rsidP="00B64464">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6087025" w:history="1">
        <w:r w:rsidR="00B64464" w:rsidRPr="00B64464">
          <w:rPr>
            <w:rStyle w:val="Hyperlink"/>
            <w:rFonts w:ascii="Times New Roman" w:hAnsi="Times New Roman" w:cs="Times New Roman"/>
            <w:noProof/>
            <w:sz w:val="24"/>
            <w:szCs w:val="24"/>
          </w:rPr>
          <w:t>4.3.</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Pembahas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5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02</w:t>
        </w:r>
        <w:r w:rsidR="00B64464" w:rsidRPr="00B64464">
          <w:rPr>
            <w:rFonts w:ascii="Times New Roman" w:hAnsi="Times New Roman" w:cs="Times New Roman"/>
            <w:noProof/>
            <w:webHidden/>
            <w:sz w:val="24"/>
            <w:szCs w:val="24"/>
          </w:rPr>
          <w:fldChar w:fldCharType="end"/>
        </w:r>
      </w:hyperlink>
    </w:p>
    <w:p w14:paraId="528A59FA" w14:textId="217BA6BD"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6" w:history="1">
        <w:r w:rsidR="00B64464" w:rsidRPr="00B64464">
          <w:rPr>
            <w:rStyle w:val="Hyperlink"/>
            <w:rFonts w:ascii="Times New Roman" w:hAnsi="Times New Roman" w:cs="Times New Roman"/>
            <w:noProof/>
            <w:sz w:val="24"/>
            <w:szCs w:val="24"/>
          </w:rPr>
          <w:t>4.3.1.</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As</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6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02</w:t>
        </w:r>
        <w:r w:rsidR="00B64464" w:rsidRPr="00B64464">
          <w:rPr>
            <w:rFonts w:ascii="Times New Roman" w:hAnsi="Times New Roman" w:cs="Times New Roman"/>
            <w:noProof/>
            <w:webHidden/>
            <w:sz w:val="24"/>
            <w:szCs w:val="24"/>
          </w:rPr>
          <w:fldChar w:fldCharType="end"/>
        </w:r>
      </w:hyperlink>
    </w:p>
    <w:p w14:paraId="20AAA031" w14:textId="7D66B58C" w:rsidR="00B64464" w:rsidRPr="00B64464" w:rsidRDefault="003C2396" w:rsidP="00B64464">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6087027" w:history="1">
        <w:r w:rsidR="00B64464" w:rsidRPr="00B64464">
          <w:rPr>
            <w:rStyle w:val="Hyperlink"/>
            <w:rFonts w:ascii="Times New Roman" w:hAnsi="Times New Roman" w:cs="Times New Roman"/>
            <w:noProof/>
            <w:sz w:val="24"/>
            <w:szCs w:val="24"/>
          </w:rPr>
          <w:t>4.3.2.</w:t>
        </w:r>
        <w:r w:rsidR="00B64464" w:rsidRPr="00B64464">
          <w:rPr>
            <w:rFonts w:ascii="Times New Roman" w:eastAsiaTheme="minorEastAsia" w:hAnsi="Times New Roman" w:cs="Times New Roman"/>
            <w:noProof/>
            <w:sz w:val="24"/>
            <w:szCs w:val="24"/>
          </w:rPr>
          <w:tab/>
        </w:r>
        <w:r w:rsidR="00B64464" w:rsidRPr="00B64464">
          <w:rPr>
            <w:rStyle w:val="Hyperlink"/>
            <w:rFonts w:ascii="Times New Roman" w:hAnsi="Times New Roman" w:cs="Times New Roman"/>
            <w:noProof/>
            <w:sz w:val="24"/>
            <w:szCs w:val="24"/>
          </w:rPr>
          <w:t>Ds</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7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02</w:t>
        </w:r>
        <w:r w:rsidR="00B64464" w:rsidRPr="00B64464">
          <w:rPr>
            <w:rFonts w:ascii="Times New Roman" w:hAnsi="Times New Roman" w:cs="Times New Roman"/>
            <w:noProof/>
            <w:webHidden/>
            <w:sz w:val="24"/>
            <w:szCs w:val="24"/>
          </w:rPr>
          <w:fldChar w:fldCharType="end"/>
        </w:r>
      </w:hyperlink>
    </w:p>
    <w:p w14:paraId="4CD03F82" w14:textId="55AC6675"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7028" w:history="1">
        <w:r w:rsidR="00B64464" w:rsidRPr="00B64464">
          <w:rPr>
            <w:rStyle w:val="Hyperlink"/>
            <w:rFonts w:ascii="Times New Roman" w:hAnsi="Times New Roman" w:cs="Times New Roman"/>
            <w:b/>
            <w:bCs/>
            <w:noProof/>
            <w:sz w:val="24"/>
            <w:szCs w:val="24"/>
          </w:rPr>
          <w:t>DAFTAR PUSTAKA</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8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03</w:t>
        </w:r>
        <w:r w:rsidR="00B64464" w:rsidRPr="00B64464">
          <w:rPr>
            <w:rFonts w:ascii="Times New Roman" w:hAnsi="Times New Roman" w:cs="Times New Roman"/>
            <w:noProof/>
            <w:webHidden/>
            <w:sz w:val="24"/>
            <w:szCs w:val="24"/>
          </w:rPr>
          <w:fldChar w:fldCharType="end"/>
        </w:r>
      </w:hyperlink>
    </w:p>
    <w:p w14:paraId="6C21318B" w14:textId="1FFD3340" w:rsidR="00B64464" w:rsidRPr="00B64464" w:rsidRDefault="003C2396" w:rsidP="00B64464">
      <w:pPr>
        <w:pStyle w:val="TOC1"/>
        <w:spacing w:after="0" w:line="276" w:lineRule="auto"/>
        <w:rPr>
          <w:rFonts w:ascii="Times New Roman" w:eastAsiaTheme="minorEastAsia" w:hAnsi="Times New Roman" w:cs="Times New Roman"/>
          <w:noProof/>
          <w:sz w:val="24"/>
          <w:szCs w:val="24"/>
        </w:rPr>
      </w:pPr>
      <w:hyperlink w:anchor="_Toc86087029" w:history="1">
        <w:r w:rsidR="00B64464" w:rsidRPr="00B64464">
          <w:rPr>
            <w:rStyle w:val="Hyperlink"/>
            <w:rFonts w:ascii="Times New Roman" w:hAnsi="Times New Roman" w:cs="Times New Roman"/>
            <w:b/>
            <w:bCs/>
            <w:noProof/>
            <w:sz w:val="24"/>
            <w:szCs w:val="24"/>
          </w:rPr>
          <w:t>LAMPIRAN</w:t>
        </w:r>
        <w:r w:rsidR="00B64464" w:rsidRPr="00B64464">
          <w:rPr>
            <w:rFonts w:ascii="Times New Roman" w:hAnsi="Times New Roman" w:cs="Times New Roman"/>
            <w:noProof/>
            <w:webHidden/>
            <w:sz w:val="24"/>
            <w:szCs w:val="24"/>
          </w:rPr>
          <w:tab/>
        </w:r>
        <w:r w:rsidR="00B64464" w:rsidRPr="00B64464">
          <w:rPr>
            <w:rFonts w:ascii="Times New Roman" w:hAnsi="Times New Roman" w:cs="Times New Roman"/>
            <w:noProof/>
            <w:webHidden/>
            <w:sz w:val="24"/>
            <w:szCs w:val="24"/>
          </w:rPr>
          <w:fldChar w:fldCharType="begin"/>
        </w:r>
        <w:r w:rsidR="00B64464" w:rsidRPr="00B64464">
          <w:rPr>
            <w:rFonts w:ascii="Times New Roman" w:hAnsi="Times New Roman" w:cs="Times New Roman"/>
            <w:noProof/>
            <w:webHidden/>
            <w:sz w:val="24"/>
            <w:szCs w:val="24"/>
          </w:rPr>
          <w:instrText xml:space="preserve"> PAGEREF _Toc86087029 \h </w:instrText>
        </w:r>
        <w:r w:rsidR="00B64464" w:rsidRPr="00B64464">
          <w:rPr>
            <w:rFonts w:ascii="Times New Roman" w:hAnsi="Times New Roman" w:cs="Times New Roman"/>
            <w:noProof/>
            <w:webHidden/>
            <w:sz w:val="24"/>
            <w:szCs w:val="24"/>
          </w:rPr>
        </w:r>
        <w:r w:rsidR="00B64464" w:rsidRPr="00B64464">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07</w:t>
        </w:r>
        <w:r w:rsidR="00B64464" w:rsidRPr="00B64464">
          <w:rPr>
            <w:rFonts w:ascii="Times New Roman" w:hAnsi="Times New Roman" w:cs="Times New Roman"/>
            <w:noProof/>
            <w:webHidden/>
            <w:sz w:val="24"/>
            <w:szCs w:val="24"/>
          </w:rPr>
          <w:fldChar w:fldCharType="end"/>
        </w:r>
      </w:hyperlink>
    </w:p>
    <w:p w14:paraId="4E248682" w14:textId="5076A119" w:rsidR="00B85F90" w:rsidRDefault="00044D0D" w:rsidP="00B64464">
      <w:pPr>
        <w:spacing w:after="0" w:line="276" w:lineRule="auto"/>
      </w:pPr>
      <w:r w:rsidRPr="00B64464">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086975"/>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4D700350"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5DD237B8" w:rsidR="007C179A" w:rsidRPr="00072751" w:rsidRDefault="003C2396"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61B9B163"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73D243CE"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00072751" w:rsidRPr="00072751">
          <w:rPr>
            <w:rStyle w:val="Hyperlink"/>
            <w:rFonts w:ascii="Times New Roman" w:hAnsi="Times New Roman" w:cs="Times New Roman"/>
            <w:b/>
            <w:bCs/>
            <w:noProof/>
            <w:sz w:val="24"/>
            <w:szCs w:val="24"/>
          </w:rPr>
          <w:t>Gambar 3. 2</w:t>
        </w:r>
        <w:r w:rsidR="00072751" w:rsidRPr="00072751">
          <w:rPr>
            <w:rStyle w:val="Hyperlink"/>
            <w:rFonts w:ascii="Times New Roman" w:hAnsi="Times New Roman" w:cs="Times New Roman"/>
            <w:noProof/>
            <w:sz w:val="24"/>
            <w:szCs w:val="24"/>
          </w:rPr>
          <w:t xml:space="preserve"> Flowchart preprocess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5</w:t>
        </w:r>
        <w:r w:rsidR="00072751" w:rsidRPr="00072751">
          <w:rPr>
            <w:rFonts w:ascii="Times New Roman" w:hAnsi="Times New Roman" w:cs="Times New Roman"/>
            <w:noProof/>
            <w:webHidden/>
            <w:sz w:val="24"/>
            <w:szCs w:val="24"/>
          </w:rPr>
          <w:fldChar w:fldCharType="end"/>
        </w:r>
      </w:hyperlink>
    </w:p>
    <w:p w14:paraId="7D4DC474" w14:textId="229AF25B"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00072751" w:rsidRPr="00072751">
          <w:rPr>
            <w:rStyle w:val="Hyperlink"/>
            <w:rFonts w:ascii="Times New Roman" w:hAnsi="Times New Roman" w:cs="Times New Roman"/>
            <w:b/>
            <w:bCs/>
            <w:noProof/>
            <w:sz w:val="24"/>
            <w:szCs w:val="24"/>
          </w:rPr>
          <w:t>Gambar 3. 3</w:t>
        </w:r>
        <w:r w:rsidR="00072751" w:rsidRPr="00072751">
          <w:rPr>
            <w:rStyle w:val="Hyperlink"/>
            <w:rFonts w:ascii="Times New Roman" w:hAnsi="Times New Roman" w:cs="Times New Roman"/>
            <w:noProof/>
            <w:sz w:val="24"/>
            <w:szCs w:val="24"/>
          </w:rPr>
          <w:t xml:space="preserve"> Boxplot dan Distplot kolom trestbps</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6</w:t>
        </w:r>
        <w:r w:rsidR="00072751" w:rsidRPr="00072751">
          <w:rPr>
            <w:rFonts w:ascii="Times New Roman" w:hAnsi="Times New Roman" w:cs="Times New Roman"/>
            <w:noProof/>
            <w:webHidden/>
            <w:sz w:val="24"/>
            <w:szCs w:val="24"/>
          </w:rPr>
          <w:fldChar w:fldCharType="end"/>
        </w:r>
      </w:hyperlink>
    </w:p>
    <w:p w14:paraId="2B769645" w14:textId="7B5B32D8"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00072751" w:rsidRPr="00072751">
          <w:rPr>
            <w:rStyle w:val="Hyperlink"/>
            <w:rFonts w:ascii="Times New Roman" w:hAnsi="Times New Roman" w:cs="Times New Roman"/>
            <w:b/>
            <w:bCs/>
            <w:noProof/>
            <w:sz w:val="24"/>
            <w:szCs w:val="24"/>
          </w:rPr>
          <w:t>Gambar 3. 4</w:t>
        </w:r>
        <w:r w:rsidR="00072751" w:rsidRPr="00072751">
          <w:rPr>
            <w:rStyle w:val="Hyperlink"/>
            <w:rFonts w:ascii="Times New Roman" w:hAnsi="Times New Roman" w:cs="Times New Roman"/>
            <w:noProof/>
            <w:sz w:val="24"/>
            <w:szCs w:val="24"/>
          </w:rPr>
          <w:t xml:space="preserve"> Flowchart hapus_outlier</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7</w:t>
        </w:r>
        <w:r w:rsidR="00072751" w:rsidRPr="00072751">
          <w:rPr>
            <w:rFonts w:ascii="Times New Roman" w:hAnsi="Times New Roman" w:cs="Times New Roman"/>
            <w:noProof/>
            <w:webHidden/>
            <w:sz w:val="24"/>
            <w:szCs w:val="24"/>
          </w:rPr>
          <w:fldChar w:fldCharType="end"/>
        </w:r>
      </w:hyperlink>
    </w:p>
    <w:p w14:paraId="7F6F9FEB" w14:textId="3048809E"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00072751" w:rsidRPr="00072751">
          <w:rPr>
            <w:rStyle w:val="Hyperlink"/>
            <w:rFonts w:ascii="Times New Roman" w:hAnsi="Times New Roman" w:cs="Times New Roman"/>
            <w:b/>
            <w:bCs/>
            <w:noProof/>
            <w:sz w:val="24"/>
            <w:szCs w:val="24"/>
          </w:rPr>
          <w:t>Gambar 3. 5</w:t>
        </w:r>
        <w:r w:rsidR="00072751" w:rsidRPr="00072751">
          <w:rPr>
            <w:rStyle w:val="Hyperlink"/>
            <w:rFonts w:ascii="Times New Roman" w:hAnsi="Times New Roman" w:cs="Times New Roman"/>
            <w:noProof/>
            <w:sz w:val="24"/>
            <w:szCs w:val="24"/>
          </w:rPr>
          <w:t xml:space="preserve"> Flowchart dataset_splitt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8</w:t>
        </w:r>
        <w:r w:rsidR="00072751" w:rsidRPr="00072751">
          <w:rPr>
            <w:rFonts w:ascii="Times New Roman" w:hAnsi="Times New Roman" w:cs="Times New Roman"/>
            <w:noProof/>
            <w:webHidden/>
            <w:sz w:val="24"/>
            <w:szCs w:val="24"/>
          </w:rPr>
          <w:fldChar w:fldCharType="end"/>
        </w:r>
      </w:hyperlink>
    </w:p>
    <w:p w14:paraId="7856E5D1" w14:textId="528C83EF"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00072751" w:rsidRPr="00072751">
          <w:rPr>
            <w:rStyle w:val="Hyperlink"/>
            <w:rFonts w:ascii="Times New Roman" w:hAnsi="Times New Roman" w:cs="Times New Roman"/>
            <w:b/>
            <w:bCs/>
            <w:noProof/>
            <w:sz w:val="24"/>
            <w:szCs w:val="24"/>
          </w:rPr>
          <w:t>Gambar 3. 6</w:t>
        </w:r>
        <w:r w:rsidR="00072751" w:rsidRPr="00072751">
          <w:rPr>
            <w:rStyle w:val="Hyperlink"/>
            <w:rFonts w:ascii="Times New Roman" w:hAnsi="Times New Roman" w:cs="Times New Roman"/>
            <w:noProof/>
            <w:sz w:val="24"/>
            <w:szCs w:val="24"/>
          </w:rPr>
          <w:t xml:space="preserve"> Flowchart prep_nume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9</w:t>
        </w:r>
        <w:r w:rsidR="00072751" w:rsidRPr="00072751">
          <w:rPr>
            <w:rFonts w:ascii="Times New Roman" w:hAnsi="Times New Roman" w:cs="Times New Roman"/>
            <w:noProof/>
            <w:webHidden/>
            <w:sz w:val="24"/>
            <w:szCs w:val="24"/>
          </w:rPr>
          <w:fldChar w:fldCharType="end"/>
        </w:r>
      </w:hyperlink>
    </w:p>
    <w:p w14:paraId="38BB6F0C" w14:textId="025B82EE"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00072751" w:rsidRPr="00072751">
          <w:rPr>
            <w:rStyle w:val="Hyperlink"/>
            <w:rFonts w:ascii="Times New Roman" w:hAnsi="Times New Roman" w:cs="Times New Roman"/>
            <w:b/>
            <w:bCs/>
            <w:noProof/>
            <w:sz w:val="24"/>
            <w:szCs w:val="24"/>
          </w:rPr>
          <w:t>Gambar 3. 7</w:t>
        </w:r>
        <w:r w:rsidR="00072751" w:rsidRPr="00072751">
          <w:rPr>
            <w:rStyle w:val="Hyperlink"/>
            <w:rFonts w:ascii="Times New Roman" w:hAnsi="Times New Roman" w:cs="Times New Roman"/>
            <w:noProof/>
            <w:sz w:val="24"/>
            <w:szCs w:val="24"/>
          </w:rPr>
          <w:t xml:space="preserve"> Flowchart Normalisasi MinMa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0</w:t>
        </w:r>
        <w:r w:rsidR="00072751" w:rsidRPr="00072751">
          <w:rPr>
            <w:rFonts w:ascii="Times New Roman" w:hAnsi="Times New Roman" w:cs="Times New Roman"/>
            <w:noProof/>
            <w:webHidden/>
            <w:sz w:val="24"/>
            <w:szCs w:val="24"/>
          </w:rPr>
          <w:fldChar w:fldCharType="end"/>
        </w:r>
      </w:hyperlink>
    </w:p>
    <w:p w14:paraId="099FFD66" w14:textId="0F722EBA"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00072751" w:rsidRPr="00072751">
          <w:rPr>
            <w:rStyle w:val="Hyperlink"/>
            <w:rFonts w:ascii="Times New Roman" w:hAnsi="Times New Roman" w:cs="Times New Roman"/>
            <w:b/>
            <w:bCs/>
            <w:noProof/>
            <w:sz w:val="24"/>
            <w:szCs w:val="24"/>
          </w:rPr>
          <w:t>Gambar 3. 8</w:t>
        </w:r>
        <w:r w:rsidR="00072751" w:rsidRPr="00072751">
          <w:rPr>
            <w:rStyle w:val="Hyperlink"/>
            <w:rFonts w:ascii="Times New Roman" w:hAnsi="Times New Roman" w:cs="Times New Roman"/>
            <w:noProof/>
            <w:sz w:val="24"/>
            <w:szCs w:val="24"/>
          </w:rPr>
          <w:t xml:space="preserve"> Flowchart prep_categoric</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1</w:t>
        </w:r>
        <w:r w:rsidR="00072751" w:rsidRPr="00072751">
          <w:rPr>
            <w:rFonts w:ascii="Times New Roman" w:hAnsi="Times New Roman" w:cs="Times New Roman"/>
            <w:noProof/>
            <w:webHidden/>
            <w:sz w:val="24"/>
            <w:szCs w:val="24"/>
          </w:rPr>
          <w:fldChar w:fldCharType="end"/>
        </w:r>
      </w:hyperlink>
    </w:p>
    <w:p w14:paraId="59C8E3F5" w14:textId="40BD7E94"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00072751" w:rsidRPr="00072751">
          <w:rPr>
            <w:rStyle w:val="Hyperlink"/>
            <w:rFonts w:ascii="Times New Roman" w:hAnsi="Times New Roman" w:cs="Times New Roman"/>
            <w:b/>
            <w:bCs/>
            <w:noProof/>
            <w:sz w:val="24"/>
            <w:szCs w:val="24"/>
          </w:rPr>
          <w:t>Gambar 3. 9</w:t>
        </w:r>
        <w:r w:rsidR="00072751" w:rsidRPr="00072751">
          <w:rPr>
            <w:rStyle w:val="Hyperlink"/>
            <w:rFonts w:ascii="Times New Roman" w:hAnsi="Times New Roman" w:cs="Times New Roman"/>
            <w:noProof/>
            <w:sz w:val="24"/>
            <w:szCs w:val="24"/>
          </w:rPr>
          <w:t xml:space="preserve"> Flowchart XgBoos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3</w:t>
        </w:r>
        <w:r w:rsidR="00072751" w:rsidRPr="00072751">
          <w:rPr>
            <w:rFonts w:ascii="Times New Roman" w:hAnsi="Times New Roman" w:cs="Times New Roman"/>
            <w:noProof/>
            <w:webHidden/>
            <w:sz w:val="24"/>
            <w:szCs w:val="24"/>
          </w:rPr>
          <w:fldChar w:fldCharType="end"/>
        </w:r>
      </w:hyperlink>
    </w:p>
    <w:p w14:paraId="0ADE06CC" w14:textId="66245B8C"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00072751" w:rsidRPr="00072751">
          <w:rPr>
            <w:rStyle w:val="Hyperlink"/>
            <w:rFonts w:ascii="Times New Roman" w:hAnsi="Times New Roman" w:cs="Times New Roman"/>
            <w:b/>
            <w:bCs/>
            <w:noProof/>
            <w:sz w:val="24"/>
            <w:szCs w:val="24"/>
          </w:rPr>
          <w:t>Gambar 3. 10</w:t>
        </w:r>
        <w:r w:rsidR="00072751" w:rsidRPr="00072751">
          <w:rPr>
            <w:rStyle w:val="Hyperlink"/>
            <w:rFonts w:ascii="Times New Roman" w:hAnsi="Times New Roman" w:cs="Times New Roman"/>
            <w:noProof/>
            <w:sz w:val="24"/>
            <w:szCs w:val="24"/>
          </w:rPr>
          <w:t xml:space="preserve"> Tree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5</w:t>
        </w:r>
        <w:r w:rsidR="00072751" w:rsidRPr="00072751">
          <w:rPr>
            <w:rFonts w:ascii="Times New Roman" w:hAnsi="Times New Roman" w:cs="Times New Roman"/>
            <w:noProof/>
            <w:webHidden/>
            <w:sz w:val="24"/>
            <w:szCs w:val="24"/>
          </w:rPr>
          <w:fldChar w:fldCharType="end"/>
        </w:r>
      </w:hyperlink>
    </w:p>
    <w:p w14:paraId="02B77CF5" w14:textId="6D89BA55"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00072751" w:rsidRPr="00072751">
          <w:rPr>
            <w:rStyle w:val="Hyperlink"/>
            <w:rFonts w:ascii="Times New Roman" w:hAnsi="Times New Roman" w:cs="Times New Roman"/>
            <w:b/>
            <w:bCs/>
            <w:noProof/>
            <w:sz w:val="24"/>
            <w:szCs w:val="24"/>
          </w:rPr>
          <w:t>Gambar 3. 11</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6</w:t>
        </w:r>
        <w:r w:rsidR="00072751" w:rsidRPr="00072751">
          <w:rPr>
            <w:rFonts w:ascii="Times New Roman" w:hAnsi="Times New Roman" w:cs="Times New Roman"/>
            <w:noProof/>
            <w:webHidden/>
            <w:sz w:val="24"/>
            <w:szCs w:val="24"/>
          </w:rPr>
          <w:fldChar w:fldCharType="end"/>
        </w:r>
      </w:hyperlink>
    </w:p>
    <w:p w14:paraId="544162FF" w14:textId="36BF5A7C"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00072751" w:rsidRPr="00072751">
          <w:rPr>
            <w:rStyle w:val="Hyperlink"/>
            <w:rFonts w:ascii="Times New Roman" w:hAnsi="Times New Roman" w:cs="Times New Roman"/>
            <w:b/>
            <w:bCs/>
            <w:noProof/>
            <w:sz w:val="24"/>
            <w:szCs w:val="24"/>
          </w:rPr>
          <w:t>Gambar 3. 12</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8</w:t>
        </w:r>
        <w:r w:rsidR="00072751" w:rsidRPr="00072751">
          <w:rPr>
            <w:rFonts w:ascii="Times New Roman" w:hAnsi="Times New Roman" w:cs="Times New Roman"/>
            <w:noProof/>
            <w:webHidden/>
            <w:sz w:val="24"/>
            <w:szCs w:val="24"/>
          </w:rPr>
          <w:fldChar w:fldCharType="end"/>
        </w:r>
      </w:hyperlink>
    </w:p>
    <w:p w14:paraId="6B7FBFFB" w14:textId="085E0D7A"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00072751" w:rsidRPr="00072751">
          <w:rPr>
            <w:rStyle w:val="Hyperlink"/>
            <w:rFonts w:ascii="Times New Roman" w:hAnsi="Times New Roman" w:cs="Times New Roman"/>
            <w:b/>
            <w:bCs/>
            <w:noProof/>
            <w:sz w:val="24"/>
            <w:szCs w:val="24"/>
          </w:rPr>
          <w:t>Gambar 3. 13</w:t>
        </w:r>
        <w:r w:rsidR="00072751" w:rsidRPr="00072751">
          <w:rPr>
            <w:rStyle w:val="Hyperlink"/>
            <w:rFonts w:ascii="Times New Roman" w:hAnsi="Times New Roman" w:cs="Times New Roman"/>
            <w:noProof/>
            <w:sz w:val="24"/>
            <w:szCs w:val="24"/>
          </w:rPr>
          <w:t xml:space="preserve"> Tree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9</w:t>
        </w:r>
        <w:r w:rsidR="00072751" w:rsidRPr="00072751">
          <w:rPr>
            <w:rFonts w:ascii="Times New Roman" w:hAnsi="Times New Roman" w:cs="Times New Roman"/>
            <w:noProof/>
            <w:webHidden/>
            <w:sz w:val="24"/>
            <w:szCs w:val="24"/>
          </w:rPr>
          <w:fldChar w:fldCharType="end"/>
        </w:r>
      </w:hyperlink>
    </w:p>
    <w:p w14:paraId="1EF4EDE2" w14:textId="41EC359F"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00072751" w:rsidRPr="00072751">
          <w:rPr>
            <w:rStyle w:val="Hyperlink"/>
            <w:rFonts w:ascii="Times New Roman" w:hAnsi="Times New Roman" w:cs="Times New Roman"/>
            <w:b/>
            <w:bCs/>
            <w:noProof/>
            <w:sz w:val="24"/>
            <w:szCs w:val="24"/>
          </w:rPr>
          <w:t>Gambar 3. 14</w:t>
        </w:r>
        <w:r w:rsidR="00072751" w:rsidRPr="00072751">
          <w:rPr>
            <w:rStyle w:val="Hyperlink"/>
            <w:rFonts w:ascii="Times New Roman" w:hAnsi="Times New Roman" w:cs="Times New Roman"/>
            <w:noProof/>
            <w:sz w:val="24"/>
            <w:szCs w:val="24"/>
          </w:rPr>
          <w:t xml:space="preserve"> Tree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0</w:t>
        </w:r>
        <w:r w:rsidR="00072751" w:rsidRPr="00072751">
          <w:rPr>
            <w:rFonts w:ascii="Times New Roman" w:hAnsi="Times New Roman" w:cs="Times New Roman"/>
            <w:noProof/>
            <w:webHidden/>
            <w:sz w:val="24"/>
            <w:szCs w:val="24"/>
          </w:rPr>
          <w:fldChar w:fldCharType="end"/>
        </w:r>
      </w:hyperlink>
    </w:p>
    <w:p w14:paraId="3556A795" w14:textId="16C19DE4"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00072751" w:rsidRPr="00072751">
          <w:rPr>
            <w:rStyle w:val="Hyperlink"/>
            <w:rFonts w:ascii="Times New Roman" w:hAnsi="Times New Roman" w:cs="Times New Roman"/>
            <w:b/>
            <w:bCs/>
            <w:noProof/>
            <w:sz w:val="24"/>
            <w:szCs w:val="24"/>
          </w:rPr>
          <w:t>Gambar 3. 15</w:t>
        </w:r>
        <w:r w:rsidR="00072751" w:rsidRPr="00072751">
          <w:rPr>
            <w:rStyle w:val="Hyperlink"/>
            <w:rFonts w:ascii="Times New Roman" w:hAnsi="Times New Roman" w:cs="Times New Roman"/>
            <w:noProof/>
            <w:sz w:val="24"/>
            <w:szCs w:val="24"/>
          </w:rPr>
          <w:t xml:space="preserve"> Tree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1</w:t>
        </w:r>
        <w:r w:rsidR="00072751" w:rsidRPr="00072751">
          <w:rPr>
            <w:rFonts w:ascii="Times New Roman" w:hAnsi="Times New Roman" w:cs="Times New Roman"/>
            <w:noProof/>
            <w:webHidden/>
            <w:sz w:val="24"/>
            <w:szCs w:val="24"/>
          </w:rPr>
          <w:fldChar w:fldCharType="end"/>
        </w:r>
      </w:hyperlink>
    </w:p>
    <w:p w14:paraId="5867C69C" w14:textId="649E2EDF"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00072751" w:rsidRPr="00072751">
          <w:rPr>
            <w:rStyle w:val="Hyperlink"/>
            <w:rFonts w:ascii="Times New Roman" w:hAnsi="Times New Roman" w:cs="Times New Roman"/>
            <w:b/>
            <w:bCs/>
            <w:noProof/>
            <w:sz w:val="24"/>
            <w:szCs w:val="24"/>
          </w:rPr>
          <w:t>Gambar 3. 16</w:t>
        </w:r>
        <w:r w:rsidR="00072751" w:rsidRPr="00072751">
          <w:rPr>
            <w:rStyle w:val="Hyperlink"/>
            <w:rFonts w:ascii="Times New Roman" w:hAnsi="Times New Roman" w:cs="Times New Roman"/>
            <w:noProof/>
            <w:sz w:val="24"/>
            <w:szCs w:val="24"/>
          </w:rPr>
          <w:t xml:space="preserve"> Tree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2</w:t>
        </w:r>
        <w:r w:rsidR="00072751" w:rsidRPr="00072751">
          <w:rPr>
            <w:rFonts w:ascii="Times New Roman" w:hAnsi="Times New Roman" w:cs="Times New Roman"/>
            <w:noProof/>
            <w:webHidden/>
            <w:sz w:val="24"/>
            <w:szCs w:val="24"/>
          </w:rPr>
          <w:fldChar w:fldCharType="end"/>
        </w:r>
      </w:hyperlink>
    </w:p>
    <w:p w14:paraId="203B3374" w14:textId="78BFAF5D"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00072751" w:rsidRPr="00072751">
          <w:rPr>
            <w:rStyle w:val="Hyperlink"/>
            <w:rFonts w:ascii="Times New Roman" w:hAnsi="Times New Roman" w:cs="Times New Roman"/>
            <w:b/>
            <w:bCs/>
            <w:noProof/>
            <w:sz w:val="24"/>
            <w:szCs w:val="24"/>
          </w:rPr>
          <w:t>Gambar 3. 17</w:t>
        </w:r>
        <w:r w:rsidR="00072751" w:rsidRPr="00072751">
          <w:rPr>
            <w:rStyle w:val="Hyperlink"/>
            <w:rFonts w:ascii="Times New Roman" w:hAnsi="Times New Roman" w:cs="Times New Roman"/>
            <w:noProof/>
            <w:sz w:val="24"/>
            <w:szCs w:val="24"/>
          </w:rPr>
          <w:t xml:space="preserve"> Tree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1A31A862" w14:textId="5890456A"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00072751" w:rsidRPr="00072751">
          <w:rPr>
            <w:rStyle w:val="Hyperlink"/>
            <w:rFonts w:ascii="Times New Roman" w:hAnsi="Times New Roman" w:cs="Times New Roman"/>
            <w:b/>
            <w:bCs/>
            <w:noProof/>
            <w:sz w:val="24"/>
            <w:szCs w:val="24"/>
          </w:rPr>
          <w:t>Gambar 3. 18</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3</w:t>
        </w:r>
        <w:r w:rsidR="00072751" w:rsidRPr="00072751">
          <w:rPr>
            <w:rFonts w:ascii="Times New Roman" w:hAnsi="Times New Roman" w:cs="Times New Roman"/>
            <w:noProof/>
            <w:webHidden/>
            <w:sz w:val="24"/>
            <w:szCs w:val="24"/>
          </w:rPr>
          <w:fldChar w:fldCharType="end"/>
        </w:r>
      </w:hyperlink>
    </w:p>
    <w:p w14:paraId="7E1576C3" w14:textId="42E57BC2"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00072751" w:rsidRPr="00072751">
          <w:rPr>
            <w:rStyle w:val="Hyperlink"/>
            <w:rFonts w:ascii="Times New Roman" w:hAnsi="Times New Roman" w:cs="Times New Roman"/>
            <w:b/>
            <w:bCs/>
            <w:noProof/>
            <w:sz w:val="24"/>
            <w:szCs w:val="24"/>
          </w:rPr>
          <w:t>Gambar 3. 19</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8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4</w:t>
        </w:r>
        <w:r w:rsidR="00072751" w:rsidRPr="00072751">
          <w:rPr>
            <w:rFonts w:ascii="Times New Roman" w:hAnsi="Times New Roman" w:cs="Times New Roman"/>
            <w:noProof/>
            <w:webHidden/>
            <w:sz w:val="24"/>
            <w:szCs w:val="24"/>
          </w:rPr>
          <w:fldChar w:fldCharType="end"/>
        </w:r>
      </w:hyperlink>
    </w:p>
    <w:p w14:paraId="187A1BC4" w14:textId="69A300BC"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00072751" w:rsidRPr="00072751">
          <w:rPr>
            <w:rStyle w:val="Hyperlink"/>
            <w:rFonts w:ascii="Times New Roman" w:hAnsi="Times New Roman" w:cs="Times New Roman"/>
            <w:b/>
            <w:bCs/>
            <w:noProof/>
            <w:sz w:val="24"/>
            <w:szCs w:val="24"/>
          </w:rPr>
          <w:t>Gambar 3. 20</w:t>
        </w:r>
        <w:r w:rsidR="00072751" w:rsidRPr="00072751">
          <w:rPr>
            <w:rStyle w:val="Hyperlink"/>
            <w:rFonts w:ascii="Times New Roman" w:hAnsi="Times New Roman" w:cs="Times New Roman"/>
            <w:noProof/>
            <w:sz w:val="24"/>
            <w:szCs w:val="24"/>
          </w:rPr>
          <w:t xml:space="preserve"> Tree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5</w:t>
        </w:r>
        <w:r w:rsidR="00072751" w:rsidRPr="00072751">
          <w:rPr>
            <w:rFonts w:ascii="Times New Roman" w:hAnsi="Times New Roman" w:cs="Times New Roman"/>
            <w:noProof/>
            <w:webHidden/>
            <w:sz w:val="24"/>
            <w:szCs w:val="24"/>
          </w:rPr>
          <w:fldChar w:fldCharType="end"/>
        </w:r>
      </w:hyperlink>
    </w:p>
    <w:p w14:paraId="1F87EAAC" w14:textId="58F7B174"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00072751" w:rsidRPr="00072751">
          <w:rPr>
            <w:rStyle w:val="Hyperlink"/>
            <w:rFonts w:ascii="Times New Roman" w:hAnsi="Times New Roman" w:cs="Times New Roman"/>
            <w:b/>
            <w:bCs/>
            <w:noProof/>
            <w:sz w:val="24"/>
            <w:szCs w:val="24"/>
          </w:rPr>
          <w:t>Gambar 3. 21</w:t>
        </w:r>
        <w:r w:rsidR="00072751" w:rsidRPr="00072751">
          <w:rPr>
            <w:rStyle w:val="Hyperlink"/>
            <w:rFonts w:ascii="Times New Roman" w:hAnsi="Times New Roman" w:cs="Times New Roman"/>
            <w:noProof/>
            <w:sz w:val="24"/>
            <w:szCs w:val="24"/>
          </w:rPr>
          <w:t xml:space="preserve"> Tree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6</w:t>
        </w:r>
        <w:r w:rsidR="00072751" w:rsidRPr="00072751">
          <w:rPr>
            <w:rFonts w:ascii="Times New Roman" w:hAnsi="Times New Roman" w:cs="Times New Roman"/>
            <w:noProof/>
            <w:webHidden/>
            <w:sz w:val="24"/>
            <w:szCs w:val="24"/>
          </w:rPr>
          <w:fldChar w:fldCharType="end"/>
        </w:r>
      </w:hyperlink>
    </w:p>
    <w:p w14:paraId="3C42925D" w14:textId="3A810690"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00072751" w:rsidRPr="00072751">
          <w:rPr>
            <w:rStyle w:val="Hyperlink"/>
            <w:rFonts w:ascii="Times New Roman" w:hAnsi="Times New Roman" w:cs="Times New Roman"/>
            <w:b/>
            <w:bCs/>
            <w:noProof/>
            <w:sz w:val="24"/>
            <w:szCs w:val="24"/>
          </w:rPr>
          <w:t>Gambar 3. 22</w:t>
        </w:r>
        <w:r w:rsidR="00072751" w:rsidRPr="00072751">
          <w:rPr>
            <w:rStyle w:val="Hyperlink"/>
            <w:rFonts w:ascii="Times New Roman" w:hAnsi="Times New Roman" w:cs="Times New Roman"/>
            <w:noProof/>
            <w:sz w:val="24"/>
            <w:szCs w:val="24"/>
          </w:rPr>
          <w:t xml:space="preserve"> Tree Sementara Yang Sudah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7</w:t>
        </w:r>
        <w:r w:rsidR="00072751" w:rsidRPr="00072751">
          <w:rPr>
            <w:rFonts w:ascii="Times New Roman" w:hAnsi="Times New Roman" w:cs="Times New Roman"/>
            <w:noProof/>
            <w:webHidden/>
            <w:sz w:val="24"/>
            <w:szCs w:val="24"/>
          </w:rPr>
          <w:fldChar w:fldCharType="end"/>
        </w:r>
      </w:hyperlink>
    </w:p>
    <w:p w14:paraId="60F5D75E" w14:textId="3A7F7A0D"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00072751" w:rsidRPr="00072751">
          <w:rPr>
            <w:rStyle w:val="Hyperlink"/>
            <w:rFonts w:ascii="Times New Roman" w:hAnsi="Times New Roman" w:cs="Times New Roman"/>
            <w:b/>
            <w:bCs/>
            <w:noProof/>
            <w:sz w:val="24"/>
            <w:szCs w:val="24"/>
          </w:rPr>
          <w:t>Gambar 3. 23</w:t>
        </w:r>
        <w:r w:rsidR="00072751" w:rsidRPr="00072751">
          <w:rPr>
            <w:rStyle w:val="Hyperlink"/>
            <w:rFonts w:ascii="Times New Roman" w:hAnsi="Times New Roman" w:cs="Times New Roman"/>
            <w:noProof/>
            <w:sz w:val="24"/>
            <w:szCs w:val="24"/>
          </w:rPr>
          <w:t xml:space="preserve"> Tree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8</w:t>
        </w:r>
        <w:r w:rsidR="00072751" w:rsidRPr="00072751">
          <w:rPr>
            <w:rFonts w:ascii="Times New Roman" w:hAnsi="Times New Roman" w:cs="Times New Roman"/>
            <w:noProof/>
            <w:webHidden/>
            <w:sz w:val="24"/>
            <w:szCs w:val="24"/>
          </w:rPr>
          <w:fldChar w:fldCharType="end"/>
        </w:r>
      </w:hyperlink>
    </w:p>
    <w:p w14:paraId="52542C54" w14:textId="33551E97"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00072751" w:rsidRPr="00072751">
          <w:rPr>
            <w:rStyle w:val="Hyperlink"/>
            <w:rFonts w:ascii="Times New Roman" w:hAnsi="Times New Roman" w:cs="Times New Roman"/>
            <w:b/>
            <w:bCs/>
            <w:noProof/>
            <w:sz w:val="24"/>
            <w:szCs w:val="24"/>
          </w:rPr>
          <w:t>Gambar 3. 24</w:t>
        </w:r>
        <w:r w:rsidR="00072751" w:rsidRPr="00072751">
          <w:rPr>
            <w:rStyle w:val="Hyperlink"/>
            <w:rFonts w:ascii="Times New Roman" w:hAnsi="Times New Roman" w:cs="Times New Roman"/>
            <w:noProof/>
            <w:sz w:val="24"/>
            <w:szCs w:val="24"/>
          </w:rPr>
          <w:t xml:space="preserve"> Tree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59</w:t>
        </w:r>
        <w:r w:rsidR="00072751" w:rsidRPr="00072751">
          <w:rPr>
            <w:rFonts w:ascii="Times New Roman" w:hAnsi="Times New Roman" w:cs="Times New Roman"/>
            <w:noProof/>
            <w:webHidden/>
            <w:sz w:val="24"/>
            <w:szCs w:val="24"/>
          </w:rPr>
          <w:fldChar w:fldCharType="end"/>
        </w:r>
      </w:hyperlink>
    </w:p>
    <w:p w14:paraId="02358409" w14:textId="42B3F7BE"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00072751" w:rsidRPr="00072751">
          <w:rPr>
            <w:rStyle w:val="Hyperlink"/>
            <w:rFonts w:ascii="Times New Roman" w:hAnsi="Times New Roman" w:cs="Times New Roman"/>
            <w:b/>
            <w:bCs/>
            <w:noProof/>
            <w:sz w:val="24"/>
            <w:szCs w:val="24"/>
          </w:rPr>
          <w:t>Gambar 3. 25</w:t>
        </w:r>
        <w:r w:rsidR="00072751" w:rsidRPr="00072751">
          <w:rPr>
            <w:rStyle w:val="Hyperlink"/>
            <w:rFonts w:ascii="Times New Roman" w:hAnsi="Times New Roman" w:cs="Times New Roman"/>
            <w:noProof/>
            <w:sz w:val="24"/>
            <w:szCs w:val="24"/>
          </w:rPr>
          <w:t xml:space="preserve"> Tree Dengan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0</w:t>
        </w:r>
        <w:r w:rsidR="00072751" w:rsidRPr="00072751">
          <w:rPr>
            <w:rFonts w:ascii="Times New Roman" w:hAnsi="Times New Roman" w:cs="Times New Roman"/>
            <w:noProof/>
            <w:webHidden/>
            <w:sz w:val="24"/>
            <w:szCs w:val="24"/>
          </w:rPr>
          <w:fldChar w:fldCharType="end"/>
        </w:r>
      </w:hyperlink>
    </w:p>
    <w:p w14:paraId="5A1707DD" w14:textId="1E33296C"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00072751" w:rsidRPr="00072751">
          <w:rPr>
            <w:rStyle w:val="Hyperlink"/>
            <w:rFonts w:ascii="Times New Roman" w:hAnsi="Times New Roman" w:cs="Times New Roman"/>
            <w:b/>
            <w:bCs/>
            <w:noProof/>
            <w:sz w:val="24"/>
            <w:szCs w:val="24"/>
          </w:rPr>
          <w:t>Gambar 3. 26</w:t>
        </w:r>
        <w:r w:rsidR="00072751" w:rsidRPr="00072751">
          <w:rPr>
            <w:rStyle w:val="Hyperlink"/>
            <w:rFonts w:ascii="Times New Roman" w:hAnsi="Times New Roman" w:cs="Times New Roman"/>
            <w:noProof/>
            <w:sz w:val="24"/>
            <w:szCs w:val="24"/>
          </w:rPr>
          <w:t xml:space="preserve"> Hasil Tree Pertama Yang Dibuat</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1</w:t>
        </w:r>
        <w:r w:rsidR="00072751" w:rsidRPr="00072751">
          <w:rPr>
            <w:rFonts w:ascii="Times New Roman" w:hAnsi="Times New Roman" w:cs="Times New Roman"/>
            <w:noProof/>
            <w:webHidden/>
            <w:sz w:val="24"/>
            <w:szCs w:val="24"/>
          </w:rPr>
          <w:fldChar w:fldCharType="end"/>
        </w:r>
      </w:hyperlink>
    </w:p>
    <w:p w14:paraId="409584C6" w14:textId="505A8606"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00072751" w:rsidRPr="00072751">
          <w:rPr>
            <w:rStyle w:val="Hyperlink"/>
            <w:rFonts w:ascii="Times New Roman" w:hAnsi="Times New Roman" w:cs="Times New Roman"/>
            <w:b/>
            <w:bCs/>
            <w:noProof/>
            <w:sz w:val="24"/>
            <w:szCs w:val="24"/>
          </w:rPr>
          <w:t>Gambar 3. 27</w:t>
        </w:r>
        <w:r w:rsidR="00072751"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2</w:t>
        </w:r>
        <w:r w:rsidR="00072751" w:rsidRPr="00072751">
          <w:rPr>
            <w:rFonts w:ascii="Times New Roman" w:hAnsi="Times New Roman" w:cs="Times New Roman"/>
            <w:noProof/>
            <w:webHidden/>
            <w:sz w:val="24"/>
            <w:szCs w:val="24"/>
          </w:rPr>
          <w:fldChar w:fldCharType="end"/>
        </w:r>
      </w:hyperlink>
    </w:p>
    <w:p w14:paraId="43138874" w14:textId="5DAD7D16"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00072751" w:rsidRPr="00072751">
          <w:rPr>
            <w:rStyle w:val="Hyperlink"/>
            <w:rFonts w:ascii="Times New Roman" w:hAnsi="Times New Roman" w:cs="Times New Roman"/>
            <w:b/>
            <w:bCs/>
            <w:noProof/>
            <w:sz w:val="24"/>
            <w:szCs w:val="24"/>
          </w:rPr>
          <w:t>Gambar 3. 28</w:t>
        </w:r>
        <w:r w:rsidR="00072751" w:rsidRPr="00072751">
          <w:rPr>
            <w:rStyle w:val="Hyperlink"/>
            <w:rFonts w:ascii="Times New Roman" w:hAnsi="Times New Roman" w:cs="Times New Roman"/>
            <w:noProof/>
            <w:sz w:val="24"/>
            <w:szCs w:val="24"/>
          </w:rPr>
          <w:t xml:space="preserve"> Tree Kedua Untuk Node Cp=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4</w:t>
        </w:r>
        <w:r w:rsidR="00072751" w:rsidRPr="00072751">
          <w:rPr>
            <w:rFonts w:ascii="Times New Roman" w:hAnsi="Times New Roman" w:cs="Times New Roman"/>
            <w:noProof/>
            <w:webHidden/>
            <w:sz w:val="24"/>
            <w:szCs w:val="24"/>
          </w:rPr>
          <w:fldChar w:fldCharType="end"/>
        </w:r>
      </w:hyperlink>
    </w:p>
    <w:p w14:paraId="5F66B2E4" w14:textId="3A9DF7D6"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00072751" w:rsidRPr="00072751">
          <w:rPr>
            <w:rStyle w:val="Hyperlink"/>
            <w:rFonts w:ascii="Times New Roman" w:hAnsi="Times New Roman" w:cs="Times New Roman"/>
            <w:b/>
            <w:bCs/>
            <w:noProof/>
            <w:sz w:val="24"/>
            <w:szCs w:val="24"/>
          </w:rPr>
          <w:t>Gambar 3. 29</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9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5</w:t>
        </w:r>
        <w:r w:rsidR="00072751" w:rsidRPr="00072751">
          <w:rPr>
            <w:rFonts w:ascii="Times New Roman" w:hAnsi="Times New Roman" w:cs="Times New Roman"/>
            <w:noProof/>
            <w:webHidden/>
            <w:sz w:val="24"/>
            <w:szCs w:val="24"/>
          </w:rPr>
          <w:fldChar w:fldCharType="end"/>
        </w:r>
      </w:hyperlink>
    </w:p>
    <w:p w14:paraId="01E9AC20" w14:textId="1381D643"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00072751" w:rsidRPr="00072751">
          <w:rPr>
            <w:rStyle w:val="Hyperlink"/>
            <w:rFonts w:ascii="Times New Roman" w:hAnsi="Times New Roman" w:cs="Times New Roman"/>
            <w:b/>
            <w:bCs/>
            <w:noProof/>
            <w:sz w:val="24"/>
            <w:szCs w:val="24"/>
          </w:rPr>
          <w:t>Gambar 3. 30</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6</w:t>
        </w:r>
        <w:r w:rsidR="00072751" w:rsidRPr="00072751">
          <w:rPr>
            <w:rFonts w:ascii="Times New Roman" w:hAnsi="Times New Roman" w:cs="Times New Roman"/>
            <w:noProof/>
            <w:webHidden/>
            <w:sz w:val="24"/>
            <w:szCs w:val="24"/>
          </w:rPr>
          <w:fldChar w:fldCharType="end"/>
        </w:r>
      </w:hyperlink>
    </w:p>
    <w:p w14:paraId="7C7CEC30" w14:textId="2896F0A9"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00072751" w:rsidRPr="00072751">
          <w:rPr>
            <w:rStyle w:val="Hyperlink"/>
            <w:rFonts w:ascii="Times New Roman" w:hAnsi="Times New Roman" w:cs="Times New Roman"/>
            <w:b/>
            <w:bCs/>
            <w:noProof/>
            <w:sz w:val="24"/>
            <w:szCs w:val="24"/>
          </w:rPr>
          <w:t>Gambar 3. 31</w:t>
        </w:r>
        <w:r w:rsidR="00072751" w:rsidRPr="00072751">
          <w:rPr>
            <w:rStyle w:val="Hyperlink"/>
            <w:rFonts w:ascii="Times New Roman" w:hAnsi="Times New Roman" w:cs="Times New Roman"/>
            <w:noProof/>
            <w:sz w:val="24"/>
            <w:szCs w:val="24"/>
          </w:rPr>
          <w:t xml:space="preserve"> Tree Kedua Untuk Node Thalac&lt;12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7</w:t>
        </w:r>
        <w:r w:rsidR="00072751" w:rsidRPr="00072751">
          <w:rPr>
            <w:rFonts w:ascii="Times New Roman" w:hAnsi="Times New Roman" w:cs="Times New Roman"/>
            <w:noProof/>
            <w:webHidden/>
            <w:sz w:val="24"/>
            <w:szCs w:val="24"/>
          </w:rPr>
          <w:fldChar w:fldCharType="end"/>
        </w:r>
      </w:hyperlink>
    </w:p>
    <w:p w14:paraId="5F7DDFDB" w14:textId="7CC28197"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00072751" w:rsidRPr="00072751">
          <w:rPr>
            <w:rStyle w:val="Hyperlink"/>
            <w:rFonts w:ascii="Times New Roman" w:hAnsi="Times New Roman" w:cs="Times New Roman"/>
            <w:b/>
            <w:bCs/>
            <w:noProof/>
            <w:sz w:val="24"/>
            <w:szCs w:val="24"/>
          </w:rPr>
          <w:t>Gambar 3. 32</w:t>
        </w:r>
        <w:r w:rsidR="00072751" w:rsidRPr="00072751">
          <w:rPr>
            <w:rStyle w:val="Hyperlink"/>
            <w:rFonts w:ascii="Times New Roman" w:hAnsi="Times New Roman" w:cs="Times New Roman"/>
            <w:noProof/>
            <w:sz w:val="24"/>
            <w:szCs w:val="24"/>
          </w:rPr>
          <w:t xml:space="preserve"> Tree Kedua Untuk Node Thalac&lt;163</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8</w:t>
        </w:r>
        <w:r w:rsidR="00072751" w:rsidRPr="00072751">
          <w:rPr>
            <w:rFonts w:ascii="Times New Roman" w:hAnsi="Times New Roman" w:cs="Times New Roman"/>
            <w:noProof/>
            <w:webHidden/>
            <w:sz w:val="24"/>
            <w:szCs w:val="24"/>
          </w:rPr>
          <w:fldChar w:fldCharType="end"/>
        </w:r>
      </w:hyperlink>
    </w:p>
    <w:p w14:paraId="7B01AD0C" w14:textId="0EB54D5F"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00072751" w:rsidRPr="00072751">
          <w:rPr>
            <w:rStyle w:val="Hyperlink"/>
            <w:rFonts w:ascii="Times New Roman" w:hAnsi="Times New Roman" w:cs="Times New Roman"/>
            <w:b/>
            <w:bCs/>
            <w:noProof/>
            <w:sz w:val="24"/>
            <w:szCs w:val="24"/>
          </w:rPr>
          <w:t>Gambar 3. 33</w:t>
        </w:r>
        <w:r w:rsidR="00072751" w:rsidRPr="00072751">
          <w:rPr>
            <w:rStyle w:val="Hyperlink"/>
            <w:rFonts w:ascii="Times New Roman" w:hAnsi="Times New Roman" w:cs="Times New Roman"/>
            <w:noProof/>
            <w:sz w:val="24"/>
            <w:szCs w:val="24"/>
          </w:rPr>
          <w:t xml:space="preserve"> Tree Kedua Untuk Node Thalac&lt;182</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9</w:t>
        </w:r>
        <w:r w:rsidR="00072751" w:rsidRPr="00072751">
          <w:rPr>
            <w:rFonts w:ascii="Times New Roman" w:hAnsi="Times New Roman" w:cs="Times New Roman"/>
            <w:noProof/>
            <w:webHidden/>
            <w:sz w:val="24"/>
            <w:szCs w:val="24"/>
          </w:rPr>
          <w:fldChar w:fldCharType="end"/>
        </w:r>
      </w:hyperlink>
    </w:p>
    <w:p w14:paraId="0A58930F" w14:textId="4CB0A332"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00072751" w:rsidRPr="00072751">
          <w:rPr>
            <w:rStyle w:val="Hyperlink"/>
            <w:rFonts w:ascii="Times New Roman" w:hAnsi="Times New Roman" w:cs="Times New Roman"/>
            <w:b/>
            <w:bCs/>
            <w:noProof/>
            <w:sz w:val="24"/>
            <w:szCs w:val="24"/>
          </w:rPr>
          <w:t>Gambar 3. 34</w:t>
        </w:r>
        <w:r w:rsidR="00072751" w:rsidRPr="00072751">
          <w:rPr>
            <w:rStyle w:val="Hyperlink"/>
            <w:rFonts w:ascii="Times New Roman" w:hAnsi="Times New Roman" w:cs="Times New Roman"/>
            <w:noProof/>
            <w:sz w:val="24"/>
            <w:szCs w:val="24"/>
          </w:rPr>
          <w:t xml:space="preserve"> Tree Kedua Untuk Node Thalac&lt;196</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0</w:t>
        </w:r>
        <w:r w:rsidR="00072751" w:rsidRPr="00072751">
          <w:rPr>
            <w:rFonts w:ascii="Times New Roman" w:hAnsi="Times New Roman" w:cs="Times New Roman"/>
            <w:noProof/>
            <w:webHidden/>
            <w:sz w:val="24"/>
            <w:szCs w:val="24"/>
          </w:rPr>
          <w:fldChar w:fldCharType="end"/>
        </w:r>
      </w:hyperlink>
    </w:p>
    <w:p w14:paraId="030E56EF" w14:textId="309C6127"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00072751" w:rsidRPr="00072751">
          <w:rPr>
            <w:rStyle w:val="Hyperlink"/>
            <w:rFonts w:ascii="Times New Roman" w:hAnsi="Times New Roman" w:cs="Times New Roman"/>
            <w:b/>
            <w:bCs/>
            <w:noProof/>
            <w:sz w:val="24"/>
            <w:szCs w:val="24"/>
          </w:rPr>
          <w:t>Gambar 3. 35</w:t>
        </w:r>
        <w:r w:rsidR="00072751" w:rsidRPr="00072751">
          <w:rPr>
            <w:rStyle w:val="Hyperlink"/>
            <w:rFonts w:ascii="Times New Roman" w:hAnsi="Times New Roman" w:cs="Times New Roman"/>
            <w:noProof/>
            <w:sz w:val="24"/>
            <w:szCs w:val="24"/>
          </w:rPr>
          <w:t xml:space="preserve"> Hasil Tree Kedua Sementara Yang Terbentuk</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1</w:t>
        </w:r>
        <w:r w:rsidR="00072751" w:rsidRPr="00072751">
          <w:rPr>
            <w:rFonts w:ascii="Times New Roman" w:hAnsi="Times New Roman" w:cs="Times New Roman"/>
            <w:noProof/>
            <w:webHidden/>
            <w:sz w:val="24"/>
            <w:szCs w:val="24"/>
          </w:rPr>
          <w:fldChar w:fldCharType="end"/>
        </w:r>
      </w:hyperlink>
    </w:p>
    <w:p w14:paraId="5829AFF1" w14:textId="30F73BF3"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00072751" w:rsidRPr="00072751">
          <w:rPr>
            <w:rStyle w:val="Hyperlink"/>
            <w:rFonts w:ascii="Times New Roman" w:hAnsi="Times New Roman" w:cs="Times New Roman"/>
            <w:b/>
            <w:bCs/>
            <w:noProof/>
            <w:sz w:val="24"/>
            <w:szCs w:val="24"/>
          </w:rPr>
          <w:t>Gambar 3. 36</w:t>
        </w:r>
        <w:r w:rsidR="00072751" w:rsidRPr="00072751">
          <w:rPr>
            <w:rStyle w:val="Hyperlink"/>
            <w:rFonts w:ascii="Times New Roman" w:hAnsi="Times New Roman" w:cs="Times New Roman"/>
            <w:noProof/>
            <w:sz w:val="24"/>
            <w:szCs w:val="24"/>
          </w:rPr>
          <w:t xml:space="preserve"> Tree Kedua Untuk Node Cp=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2</w:t>
        </w:r>
        <w:r w:rsidR="00072751" w:rsidRPr="00072751">
          <w:rPr>
            <w:rFonts w:ascii="Times New Roman" w:hAnsi="Times New Roman" w:cs="Times New Roman"/>
            <w:noProof/>
            <w:webHidden/>
            <w:sz w:val="24"/>
            <w:szCs w:val="24"/>
          </w:rPr>
          <w:fldChar w:fldCharType="end"/>
        </w:r>
      </w:hyperlink>
    </w:p>
    <w:p w14:paraId="524F9555" w14:textId="45E443CD"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00072751" w:rsidRPr="00072751">
          <w:rPr>
            <w:rStyle w:val="Hyperlink"/>
            <w:rFonts w:ascii="Times New Roman" w:hAnsi="Times New Roman" w:cs="Times New Roman"/>
            <w:b/>
            <w:bCs/>
            <w:noProof/>
            <w:sz w:val="24"/>
            <w:szCs w:val="24"/>
          </w:rPr>
          <w:t>Gambar 3. 37</w:t>
        </w:r>
        <w:r w:rsidR="00072751" w:rsidRPr="00072751">
          <w:rPr>
            <w:rStyle w:val="Hyperlink"/>
            <w:rFonts w:ascii="Times New Roman" w:hAnsi="Times New Roman" w:cs="Times New Roman"/>
            <w:noProof/>
            <w:sz w:val="24"/>
            <w:szCs w:val="24"/>
          </w:rPr>
          <w:t xml:space="preserve"> Tree Kedua Untuk Node Cp=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3</w:t>
        </w:r>
        <w:r w:rsidR="00072751" w:rsidRPr="00072751">
          <w:rPr>
            <w:rFonts w:ascii="Times New Roman" w:hAnsi="Times New Roman" w:cs="Times New Roman"/>
            <w:noProof/>
            <w:webHidden/>
            <w:sz w:val="24"/>
            <w:szCs w:val="24"/>
          </w:rPr>
          <w:fldChar w:fldCharType="end"/>
        </w:r>
      </w:hyperlink>
    </w:p>
    <w:p w14:paraId="5220B41F" w14:textId="52B605D7"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00072751" w:rsidRPr="00072751">
          <w:rPr>
            <w:rStyle w:val="Hyperlink"/>
            <w:rFonts w:ascii="Times New Roman" w:hAnsi="Times New Roman" w:cs="Times New Roman"/>
            <w:b/>
            <w:bCs/>
            <w:noProof/>
            <w:sz w:val="24"/>
            <w:szCs w:val="24"/>
          </w:rPr>
          <w:t>Gambar 3. 38</w:t>
        </w:r>
        <w:r w:rsidR="00072751" w:rsidRPr="00072751">
          <w:rPr>
            <w:rStyle w:val="Hyperlink"/>
            <w:rFonts w:ascii="Times New Roman" w:hAnsi="Times New Roman" w:cs="Times New Roman"/>
            <w:noProof/>
            <w:sz w:val="24"/>
            <w:szCs w:val="24"/>
          </w:rPr>
          <w:t xml:space="preserve"> Tree Kedua Untuk Node Thalac&lt;135</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4</w:t>
        </w:r>
        <w:r w:rsidR="00072751" w:rsidRPr="00072751">
          <w:rPr>
            <w:rFonts w:ascii="Times New Roman" w:hAnsi="Times New Roman" w:cs="Times New Roman"/>
            <w:noProof/>
            <w:webHidden/>
            <w:sz w:val="24"/>
            <w:szCs w:val="24"/>
          </w:rPr>
          <w:fldChar w:fldCharType="end"/>
        </w:r>
      </w:hyperlink>
    </w:p>
    <w:p w14:paraId="4BAAE5B9" w14:textId="38D96DC7"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00072751" w:rsidRPr="00072751">
          <w:rPr>
            <w:rStyle w:val="Hyperlink"/>
            <w:rFonts w:ascii="Times New Roman" w:hAnsi="Times New Roman" w:cs="Times New Roman"/>
            <w:b/>
            <w:bCs/>
            <w:noProof/>
            <w:sz w:val="24"/>
            <w:szCs w:val="24"/>
          </w:rPr>
          <w:t>Gambar 3. 39</w:t>
        </w:r>
        <w:r w:rsidR="00072751" w:rsidRPr="00072751">
          <w:rPr>
            <w:rStyle w:val="Hyperlink"/>
            <w:rFonts w:ascii="Times New Roman" w:hAnsi="Times New Roman" w:cs="Times New Roman"/>
            <w:noProof/>
            <w:sz w:val="24"/>
            <w:szCs w:val="24"/>
          </w:rPr>
          <w:t xml:space="preserve"> Tree Kedua Untuk Node Thalac&lt;188</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0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5</w:t>
        </w:r>
        <w:r w:rsidR="00072751" w:rsidRPr="00072751">
          <w:rPr>
            <w:rFonts w:ascii="Times New Roman" w:hAnsi="Times New Roman" w:cs="Times New Roman"/>
            <w:noProof/>
            <w:webHidden/>
            <w:sz w:val="24"/>
            <w:szCs w:val="24"/>
          </w:rPr>
          <w:fldChar w:fldCharType="end"/>
        </w:r>
      </w:hyperlink>
    </w:p>
    <w:p w14:paraId="763BC996" w14:textId="47531D2A"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00072751" w:rsidRPr="00072751">
          <w:rPr>
            <w:rStyle w:val="Hyperlink"/>
            <w:rFonts w:ascii="Times New Roman" w:hAnsi="Times New Roman" w:cs="Times New Roman"/>
            <w:b/>
            <w:bCs/>
            <w:noProof/>
            <w:sz w:val="24"/>
            <w:szCs w:val="24"/>
          </w:rPr>
          <w:t>Gambar 3. 40</w:t>
        </w:r>
        <w:r w:rsidR="00072751" w:rsidRPr="00072751">
          <w:rPr>
            <w:rStyle w:val="Hyperlink"/>
            <w:rFonts w:ascii="Times New Roman" w:hAnsi="Times New Roman" w:cs="Times New Roman"/>
            <w:noProof/>
            <w:sz w:val="24"/>
            <w:szCs w:val="24"/>
          </w:rPr>
          <w:t xml:space="preserve"> Hasil Tree Kedua</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6EB18875" w14:textId="4A2D6FBC"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00072751" w:rsidRPr="00072751">
          <w:rPr>
            <w:rStyle w:val="Hyperlink"/>
            <w:rFonts w:ascii="Times New Roman" w:hAnsi="Times New Roman" w:cs="Times New Roman"/>
            <w:b/>
            <w:bCs/>
            <w:noProof/>
            <w:sz w:val="24"/>
            <w:szCs w:val="24"/>
          </w:rPr>
          <w:t>Gambar 3. 41</w:t>
        </w:r>
        <w:r w:rsidR="00072751"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6</w:t>
        </w:r>
        <w:r w:rsidR="00072751" w:rsidRPr="00072751">
          <w:rPr>
            <w:rFonts w:ascii="Times New Roman" w:hAnsi="Times New Roman" w:cs="Times New Roman"/>
            <w:noProof/>
            <w:webHidden/>
            <w:sz w:val="24"/>
            <w:szCs w:val="24"/>
          </w:rPr>
          <w:fldChar w:fldCharType="end"/>
        </w:r>
      </w:hyperlink>
    </w:p>
    <w:p w14:paraId="2BCCF235" w14:textId="28B8EE2F"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00072751" w:rsidRPr="00072751">
          <w:rPr>
            <w:rStyle w:val="Hyperlink"/>
            <w:rFonts w:ascii="Times New Roman" w:hAnsi="Times New Roman" w:cs="Times New Roman"/>
            <w:b/>
            <w:bCs/>
            <w:noProof/>
            <w:sz w:val="24"/>
            <w:szCs w:val="24"/>
          </w:rPr>
          <w:t>Gambar 3. 42</w:t>
        </w:r>
        <w:r w:rsidR="00072751" w:rsidRPr="00072751">
          <w:rPr>
            <w:rStyle w:val="Hyperlink"/>
            <w:rFonts w:ascii="Times New Roman" w:hAnsi="Times New Roman" w:cs="Times New Roman"/>
            <w:noProof/>
            <w:sz w:val="24"/>
            <w:szCs w:val="24"/>
          </w:rPr>
          <w:t xml:space="preserve"> Flowchart RandomizedSearchCV</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8</w:t>
        </w:r>
        <w:r w:rsidR="00072751" w:rsidRPr="00072751">
          <w:rPr>
            <w:rFonts w:ascii="Times New Roman" w:hAnsi="Times New Roman" w:cs="Times New Roman"/>
            <w:noProof/>
            <w:webHidden/>
            <w:sz w:val="24"/>
            <w:szCs w:val="24"/>
          </w:rPr>
          <w:fldChar w:fldCharType="end"/>
        </w:r>
      </w:hyperlink>
    </w:p>
    <w:p w14:paraId="70749EE9" w14:textId="741A037E"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00072751" w:rsidRPr="00072751">
          <w:rPr>
            <w:rStyle w:val="Hyperlink"/>
            <w:rFonts w:ascii="Times New Roman" w:hAnsi="Times New Roman" w:cs="Times New Roman"/>
            <w:b/>
            <w:bCs/>
            <w:noProof/>
            <w:sz w:val="24"/>
            <w:szCs w:val="24"/>
          </w:rPr>
          <w:t>Gambar 3. 43</w:t>
        </w:r>
        <w:r w:rsidR="00072751" w:rsidRPr="00072751">
          <w:rPr>
            <w:rStyle w:val="Hyperlink"/>
            <w:rFonts w:ascii="Times New Roman" w:hAnsi="Times New Roman" w:cs="Times New Roman"/>
            <w:noProof/>
            <w:sz w:val="24"/>
            <w:szCs w:val="24"/>
          </w:rPr>
          <w:t xml:space="preserve"> Flowchart Proses Evalua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9</w:t>
        </w:r>
        <w:r w:rsidR="00072751" w:rsidRPr="00072751">
          <w:rPr>
            <w:rFonts w:ascii="Times New Roman" w:hAnsi="Times New Roman" w:cs="Times New Roman"/>
            <w:noProof/>
            <w:webHidden/>
            <w:sz w:val="24"/>
            <w:szCs w:val="24"/>
          </w:rPr>
          <w:fldChar w:fldCharType="end"/>
        </w:r>
      </w:hyperlink>
    </w:p>
    <w:p w14:paraId="450151AC" w14:textId="4A1868D8"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00072751" w:rsidRPr="00072751">
          <w:rPr>
            <w:rStyle w:val="Hyperlink"/>
            <w:rFonts w:ascii="Times New Roman" w:hAnsi="Times New Roman" w:cs="Times New Roman"/>
            <w:b/>
            <w:bCs/>
            <w:noProof/>
            <w:sz w:val="24"/>
            <w:szCs w:val="24"/>
          </w:rPr>
          <w:t>Gambar 3. 44</w:t>
        </w:r>
        <w:r w:rsidR="00072751" w:rsidRPr="00072751">
          <w:rPr>
            <w:rStyle w:val="Hyperlink"/>
            <w:rFonts w:ascii="Times New Roman" w:hAnsi="Times New Roman" w:cs="Times New Roman"/>
            <w:noProof/>
            <w:sz w:val="24"/>
            <w:szCs w:val="24"/>
          </w:rPr>
          <w:t xml:space="preserve"> Evaluasi De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0</w:t>
        </w:r>
        <w:r w:rsidR="00072751" w:rsidRPr="00072751">
          <w:rPr>
            <w:rFonts w:ascii="Times New Roman" w:hAnsi="Times New Roman" w:cs="Times New Roman"/>
            <w:noProof/>
            <w:webHidden/>
            <w:sz w:val="24"/>
            <w:szCs w:val="24"/>
          </w:rPr>
          <w:fldChar w:fldCharType="end"/>
        </w:r>
      </w:hyperlink>
    </w:p>
    <w:p w14:paraId="5EA7053B" w14:textId="7B09C565"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00072751" w:rsidRPr="00072751">
          <w:rPr>
            <w:rStyle w:val="Hyperlink"/>
            <w:rFonts w:ascii="Times New Roman" w:hAnsi="Times New Roman" w:cs="Times New Roman"/>
            <w:b/>
            <w:bCs/>
            <w:noProof/>
            <w:sz w:val="24"/>
            <w:szCs w:val="24"/>
          </w:rPr>
          <w:t>Gambar 3. 45</w:t>
        </w:r>
        <w:r w:rsidR="00072751" w:rsidRPr="00072751">
          <w:rPr>
            <w:rStyle w:val="Hyperlink"/>
            <w:rFonts w:ascii="Times New Roman" w:hAnsi="Times New Roman" w:cs="Times New Roman"/>
            <w:noProof/>
            <w:sz w:val="24"/>
            <w:szCs w:val="24"/>
          </w:rPr>
          <w:t xml:space="preserve"> Tahapan Waterfall</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2</w:t>
        </w:r>
        <w:r w:rsidR="00072751" w:rsidRPr="00072751">
          <w:rPr>
            <w:rFonts w:ascii="Times New Roman" w:hAnsi="Times New Roman" w:cs="Times New Roman"/>
            <w:noProof/>
            <w:webHidden/>
            <w:sz w:val="24"/>
            <w:szCs w:val="24"/>
          </w:rPr>
          <w:fldChar w:fldCharType="end"/>
        </w:r>
      </w:hyperlink>
    </w:p>
    <w:p w14:paraId="488088CB" w14:textId="6ACA29CE"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00072751" w:rsidRPr="00072751">
          <w:rPr>
            <w:rStyle w:val="Hyperlink"/>
            <w:rFonts w:ascii="Times New Roman" w:hAnsi="Times New Roman" w:cs="Times New Roman"/>
            <w:b/>
            <w:bCs/>
            <w:noProof/>
            <w:sz w:val="24"/>
            <w:szCs w:val="24"/>
          </w:rPr>
          <w:t>Gambar 3. 46</w:t>
        </w:r>
        <w:r w:rsidR="00072751" w:rsidRPr="00072751">
          <w:rPr>
            <w:rStyle w:val="Hyperlink"/>
            <w:rFonts w:ascii="Times New Roman" w:hAnsi="Times New Roman" w:cs="Times New Roman"/>
            <w:noProof/>
            <w:sz w:val="24"/>
            <w:szCs w:val="24"/>
          </w:rPr>
          <w:t xml:space="preserve"> Arsitektur Sistem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6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060C9DDB" w14:textId="2A574524"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00072751" w:rsidRPr="00072751">
          <w:rPr>
            <w:rStyle w:val="Hyperlink"/>
            <w:rFonts w:ascii="Times New Roman" w:hAnsi="Times New Roman" w:cs="Times New Roman"/>
            <w:b/>
            <w:bCs/>
            <w:noProof/>
            <w:sz w:val="24"/>
            <w:szCs w:val="24"/>
          </w:rPr>
          <w:t>Gambar 3. 47</w:t>
        </w:r>
        <w:r w:rsidR="00072751" w:rsidRPr="00072751">
          <w:rPr>
            <w:rStyle w:val="Hyperlink"/>
            <w:rFonts w:ascii="Times New Roman" w:hAnsi="Times New Roman" w:cs="Times New Roman"/>
            <w:noProof/>
            <w:sz w:val="24"/>
            <w:szCs w:val="24"/>
          </w:rPr>
          <w:t xml:space="preserve"> Flowchart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7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3</w:t>
        </w:r>
        <w:r w:rsidR="00072751" w:rsidRPr="00072751">
          <w:rPr>
            <w:rFonts w:ascii="Times New Roman" w:hAnsi="Times New Roman" w:cs="Times New Roman"/>
            <w:noProof/>
            <w:webHidden/>
            <w:sz w:val="24"/>
            <w:szCs w:val="24"/>
          </w:rPr>
          <w:fldChar w:fldCharType="end"/>
        </w:r>
      </w:hyperlink>
    </w:p>
    <w:p w14:paraId="2D108053" w14:textId="4B94F1E6"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00072751" w:rsidRPr="00072751">
          <w:rPr>
            <w:rStyle w:val="Hyperlink"/>
            <w:rFonts w:ascii="Times New Roman" w:hAnsi="Times New Roman" w:cs="Times New Roman"/>
            <w:b/>
            <w:bCs/>
            <w:noProof/>
            <w:sz w:val="24"/>
            <w:szCs w:val="24"/>
          </w:rPr>
          <w:t>Gambar 3. 48</w:t>
        </w:r>
        <w:r w:rsidR="00072751" w:rsidRPr="00072751">
          <w:rPr>
            <w:rStyle w:val="Hyperlink"/>
            <w:rFonts w:ascii="Times New Roman" w:hAnsi="Times New Roman" w:cs="Times New Roman"/>
            <w:noProof/>
            <w:sz w:val="24"/>
            <w:szCs w:val="24"/>
          </w:rPr>
          <w:t xml:space="preserve"> DFD Level 0</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8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6D17B89B" w14:textId="1F0550CC"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00072751" w:rsidRPr="00072751">
          <w:rPr>
            <w:rStyle w:val="Hyperlink"/>
            <w:rFonts w:ascii="Times New Roman" w:hAnsi="Times New Roman" w:cs="Times New Roman"/>
            <w:b/>
            <w:bCs/>
            <w:noProof/>
            <w:sz w:val="24"/>
            <w:szCs w:val="24"/>
          </w:rPr>
          <w:t>Gambar 3. 49</w:t>
        </w:r>
        <w:r w:rsidR="00072751" w:rsidRPr="00072751">
          <w:rPr>
            <w:rStyle w:val="Hyperlink"/>
            <w:rFonts w:ascii="Times New Roman" w:hAnsi="Times New Roman" w:cs="Times New Roman"/>
            <w:noProof/>
            <w:sz w:val="24"/>
            <w:szCs w:val="24"/>
          </w:rPr>
          <w:t xml:space="preserve"> DFD Level 1</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19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4</w:t>
        </w:r>
        <w:r w:rsidR="00072751" w:rsidRPr="00072751">
          <w:rPr>
            <w:rFonts w:ascii="Times New Roman" w:hAnsi="Times New Roman" w:cs="Times New Roman"/>
            <w:noProof/>
            <w:webHidden/>
            <w:sz w:val="24"/>
            <w:szCs w:val="24"/>
          </w:rPr>
          <w:fldChar w:fldCharType="end"/>
        </w:r>
      </w:hyperlink>
    </w:p>
    <w:p w14:paraId="421204F3" w14:textId="5D8EAA93"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00072751" w:rsidRPr="00072751">
          <w:rPr>
            <w:rStyle w:val="Hyperlink"/>
            <w:rFonts w:ascii="Times New Roman" w:hAnsi="Times New Roman" w:cs="Times New Roman"/>
            <w:b/>
            <w:bCs/>
            <w:noProof/>
            <w:sz w:val="24"/>
            <w:szCs w:val="24"/>
          </w:rPr>
          <w:t>Gambar 3. 50</w:t>
        </w:r>
        <w:r w:rsidR="00072751" w:rsidRPr="00072751">
          <w:rPr>
            <w:rStyle w:val="Hyperlink"/>
            <w:rFonts w:ascii="Times New Roman" w:hAnsi="Times New Roman" w:cs="Times New Roman"/>
            <w:noProof/>
            <w:sz w:val="24"/>
            <w:szCs w:val="24"/>
          </w:rPr>
          <w:t xml:space="preserve"> DFD Level 2 Proses Training</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0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5</w:t>
        </w:r>
        <w:r w:rsidR="00072751" w:rsidRPr="00072751">
          <w:rPr>
            <w:rFonts w:ascii="Times New Roman" w:hAnsi="Times New Roman" w:cs="Times New Roman"/>
            <w:noProof/>
            <w:webHidden/>
            <w:sz w:val="24"/>
            <w:szCs w:val="24"/>
          </w:rPr>
          <w:fldChar w:fldCharType="end"/>
        </w:r>
      </w:hyperlink>
    </w:p>
    <w:p w14:paraId="4854B4D2" w14:textId="47815B96"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00072751" w:rsidRPr="00072751">
          <w:rPr>
            <w:rStyle w:val="Hyperlink"/>
            <w:rFonts w:ascii="Times New Roman" w:hAnsi="Times New Roman" w:cs="Times New Roman"/>
            <w:b/>
            <w:bCs/>
            <w:noProof/>
            <w:sz w:val="24"/>
            <w:szCs w:val="24"/>
          </w:rPr>
          <w:t>Gambar 3. 51</w:t>
        </w:r>
        <w:r w:rsidR="00072751" w:rsidRPr="00072751">
          <w:rPr>
            <w:rStyle w:val="Hyperlink"/>
            <w:rFonts w:ascii="Times New Roman" w:hAnsi="Times New Roman" w:cs="Times New Roman"/>
            <w:noProof/>
            <w:sz w:val="24"/>
            <w:szCs w:val="24"/>
          </w:rPr>
          <w:t xml:space="preserve"> DFD Level 2 Proses Prediksi</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5</w:t>
        </w:r>
        <w:r w:rsidR="00072751" w:rsidRPr="00072751">
          <w:rPr>
            <w:rFonts w:ascii="Times New Roman" w:hAnsi="Times New Roman" w:cs="Times New Roman"/>
            <w:noProof/>
            <w:webHidden/>
            <w:sz w:val="24"/>
            <w:szCs w:val="24"/>
          </w:rPr>
          <w:fldChar w:fldCharType="end"/>
        </w:r>
      </w:hyperlink>
    </w:p>
    <w:p w14:paraId="74A9AE42" w14:textId="3DFB9300"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00072751" w:rsidRPr="00072751">
          <w:rPr>
            <w:rStyle w:val="Hyperlink"/>
            <w:rFonts w:ascii="Times New Roman" w:hAnsi="Times New Roman" w:cs="Times New Roman"/>
            <w:b/>
            <w:bCs/>
            <w:noProof/>
            <w:sz w:val="24"/>
            <w:szCs w:val="24"/>
          </w:rPr>
          <w:t>Gambar 3. 52</w:t>
        </w:r>
        <w:r w:rsidR="00072751" w:rsidRPr="00072751">
          <w:rPr>
            <w:rStyle w:val="Hyperlink"/>
            <w:rFonts w:ascii="Times New Roman" w:hAnsi="Times New Roman" w:cs="Times New Roman"/>
            <w:noProof/>
            <w:sz w:val="24"/>
            <w:szCs w:val="24"/>
          </w:rPr>
          <w:t xml:space="preserve"> DFD Level 2 Proses Tambah Data Baru</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2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6</w:t>
        </w:r>
        <w:r w:rsidR="00072751" w:rsidRPr="00072751">
          <w:rPr>
            <w:rFonts w:ascii="Times New Roman" w:hAnsi="Times New Roman" w:cs="Times New Roman"/>
            <w:noProof/>
            <w:webHidden/>
            <w:sz w:val="24"/>
            <w:szCs w:val="24"/>
          </w:rPr>
          <w:fldChar w:fldCharType="end"/>
        </w:r>
      </w:hyperlink>
    </w:p>
    <w:p w14:paraId="2C8F0F3E" w14:textId="6B06FF2C"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00072751" w:rsidRPr="00072751">
          <w:rPr>
            <w:rStyle w:val="Hyperlink"/>
            <w:rFonts w:ascii="Times New Roman" w:hAnsi="Times New Roman" w:cs="Times New Roman"/>
            <w:b/>
            <w:bCs/>
            <w:noProof/>
            <w:sz w:val="24"/>
            <w:szCs w:val="24"/>
          </w:rPr>
          <w:t>Gambar 3. 53</w:t>
        </w:r>
        <w:r w:rsidR="00072751" w:rsidRPr="00072751">
          <w:rPr>
            <w:rStyle w:val="Hyperlink"/>
            <w:rFonts w:ascii="Times New Roman" w:hAnsi="Times New Roman" w:cs="Times New Roman"/>
            <w:noProof/>
            <w:sz w:val="24"/>
            <w:szCs w:val="24"/>
          </w:rPr>
          <w:t xml:space="preserve"> Model Perancangan Database</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3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7</w:t>
        </w:r>
        <w:r w:rsidR="00072751" w:rsidRPr="00072751">
          <w:rPr>
            <w:rFonts w:ascii="Times New Roman" w:hAnsi="Times New Roman" w:cs="Times New Roman"/>
            <w:noProof/>
            <w:webHidden/>
            <w:sz w:val="24"/>
            <w:szCs w:val="24"/>
          </w:rPr>
          <w:fldChar w:fldCharType="end"/>
        </w:r>
      </w:hyperlink>
    </w:p>
    <w:p w14:paraId="07487B58" w14:textId="48CC2880"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00072751" w:rsidRPr="00072751">
          <w:rPr>
            <w:rStyle w:val="Hyperlink"/>
            <w:rFonts w:ascii="Times New Roman" w:hAnsi="Times New Roman" w:cs="Times New Roman"/>
            <w:b/>
            <w:bCs/>
            <w:noProof/>
            <w:sz w:val="24"/>
            <w:szCs w:val="24"/>
          </w:rPr>
          <w:t>Gambar 3. 54</w:t>
        </w:r>
        <w:r w:rsidR="00072751" w:rsidRPr="00072751">
          <w:rPr>
            <w:rStyle w:val="Hyperlink"/>
            <w:rFonts w:ascii="Times New Roman" w:hAnsi="Times New Roman" w:cs="Times New Roman"/>
            <w:noProof/>
            <w:sz w:val="24"/>
            <w:szCs w:val="24"/>
          </w:rPr>
          <w:t xml:space="preserve"> User Interface Sistem</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4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8</w:t>
        </w:r>
        <w:r w:rsidR="00072751" w:rsidRPr="00072751">
          <w:rPr>
            <w:rFonts w:ascii="Times New Roman" w:hAnsi="Times New Roman" w:cs="Times New Roman"/>
            <w:noProof/>
            <w:webHidden/>
            <w:sz w:val="24"/>
            <w:szCs w:val="24"/>
          </w:rPr>
          <w:fldChar w:fldCharType="end"/>
        </w:r>
      </w:hyperlink>
    </w:p>
    <w:p w14:paraId="02B08CD4" w14:textId="7266B843" w:rsidR="00072751" w:rsidRPr="00072751" w:rsidRDefault="003C2396"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00072751" w:rsidRPr="00072751">
          <w:rPr>
            <w:rStyle w:val="Hyperlink"/>
            <w:rFonts w:ascii="Times New Roman" w:hAnsi="Times New Roman" w:cs="Times New Roman"/>
            <w:b/>
            <w:bCs/>
            <w:noProof/>
            <w:sz w:val="24"/>
            <w:szCs w:val="24"/>
          </w:rPr>
          <w:t>Gambar 3. 55</w:t>
        </w:r>
        <w:r w:rsidR="00072751" w:rsidRPr="00072751">
          <w:rPr>
            <w:rStyle w:val="Hyperlink"/>
            <w:rFonts w:ascii="Times New Roman" w:hAnsi="Times New Roman" w:cs="Times New Roman"/>
            <w:noProof/>
            <w:sz w:val="24"/>
            <w:szCs w:val="24"/>
          </w:rPr>
          <w:t xml:space="preserve"> Rancangan Confusion Matrix</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925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91</w:t>
        </w:r>
        <w:r w:rsidR="00072751"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086976"/>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4F9D131B"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196DE4CC"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1CC9293E"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6A9DE10A"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385E066F"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7C12D7AF"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073DE9DB"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76194268" w:rsidR="00EF7C20" w:rsidRPr="00EF7C20" w:rsidRDefault="003C2396"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4F391431"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00EF7C20" w:rsidRPr="00EF7C20">
          <w:rPr>
            <w:rStyle w:val="Hyperlink"/>
            <w:rFonts w:ascii="Times New Roman" w:hAnsi="Times New Roman" w:cs="Times New Roman"/>
            <w:b/>
            <w:bCs/>
            <w:noProof/>
            <w:sz w:val="24"/>
            <w:szCs w:val="24"/>
          </w:rPr>
          <w:t>Tabel 3. 1</w:t>
        </w:r>
        <w:r w:rsidR="00EF7C20" w:rsidRPr="00EF7C20">
          <w:rPr>
            <w:rStyle w:val="Hyperlink"/>
            <w:rFonts w:ascii="Times New Roman" w:hAnsi="Times New Roman" w:cs="Times New Roman"/>
            <w:noProof/>
            <w:sz w:val="24"/>
            <w:szCs w:val="24"/>
          </w:rPr>
          <w:t xml:space="preserve"> Kolom Pada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00C874C5" w14:textId="34A382C2"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00EF7C20" w:rsidRPr="00EF7C20">
          <w:rPr>
            <w:rStyle w:val="Hyperlink"/>
            <w:rFonts w:ascii="Times New Roman" w:hAnsi="Times New Roman" w:cs="Times New Roman"/>
            <w:b/>
            <w:bCs/>
            <w:noProof/>
            <w:sz w:val="24"/>
            <w:szCs w:val="24"/>
          </w:rPr>
          <w:t>Tabel 3. 2</w:t>
        </w:r>
        <w:r w:rsidR="00EF7C20" w:rsidRPr="00EF7C20">
          <w:rPr>
            <w:rStyle w:val="Hyperlink"/>
            <w:rFonts w:ascii="Times New Roman" w:hAnsi="Times New Roman" w:cs="Times New Roman"/>
            <w:noProof/>
            <w:sz w:val="24"/>
            <w:szCs w:val="24"/>
          </w:rPr>
          <w:t xml:space="preserve"> Dataset</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1</w:t>
        </w:r>
        <w:r w:rsidR="00EF7C20" w:rsidRPr="00EF7C20">
          <w:rPr>
            <w:rFonts w:ascii="Times New Roman" w:hAnsi="Times New Roman" w:cs="Times New Roman"/>
            <w:noProof/>
            <w:webHidden/>
            <w:sz w:val="24"/>
            <w:szCs w:val="24"/>
          </w:rPr>
          <w:fldChar w:fldCharType="end"/>
        </w:r>
      </w:hyperlink>
    </w:p>
    <w:p w14:paraId="25346C84" w14:textId="3C381D47"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00EF7C20" w:rsidRPr="00EF7C20">
          <w:rPr>
            <w:rStyle w:val="Hyperlink"/>
            <w:rFonts w:ascii="Times New Roman" w:hAnsi="Times New Roman" w:cs="Times New Roman"/>
            <w:b/>
            <w:bCs/>
            <w:noProof/>
            <w:sz w:val="24"/>
            <w:szCs w:val="24"/>
          </w:rPr>
          <w:t>Tabel 3. 3</w:t>
        </w:r>
        <w:r w:rsidR="00EF7C20" w:rsidRPr="00EF7C20">
          <w:rPr>
            <w:rStyle w:val="Hyperlink"/>
            <w:rFonts w:ascii="Times New Roman" w:hAnsi="Times New Roman" w:cs="Times New Roman"/>
            <w:noProof/>
            <w:sz w:val="24"/>
            <w:szCs w:val="24"/>
          </w:rPr>
          <w:t xml:space="preserve"> Data pada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7</w:t>
        </w:r>
        <w:r w:rsidR="00EF7C20" w:rsidRPr="00EF7C20">
          <w:rPr>
            <w:rFonts w:ascii="Times New Roman" w:hAnsi="Times New Roman" w:cs="Times New Roman"/>
            <w:noProof/>
            <w:webHidden/>
            <w:sz w:val="24"/>
            <w:szCs w:val="24"/>
          </w:rPr>
          <w:fldChar w:fldCharType="end"/>
        </w:r>
      </w:hyperlink>
    </w:p>
    <w:p w14:paraId="6733D5F6" w14:textId="48993C2D"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00EF7C20" w:rsidRPr="00EF7C20">
          <w:rPr>
            <w:rStyle w:val="Hyperlink"/>
            <w:rFonts w:ascii="Times New Roman" w:hAnsi="Times New Roman" w:cs="Times New Roman"/>
            <w:b/>
            <w:bCs/>
            <w:noProof/>
            <w:sz w:val="24"/>
            <w:szCs w:val="24"/>
          </w:rPr>
          <w:t>Tabel 3. 4</w:t>
        </w:r>
        <w:r w:rsidR="00EF7C20" w:rsidRPr="00EF7C20">
          <w:rPr>
            <w:rStyle w:val="Hyperlink"/>
            <w:rFonts w:ascii="Times New Roman" w:hAnsi="Times New Roman" w:cs="Times New Roman"/>
            <w:noProof/>
            <w:sz w:val="24"/>
            <w:szCs w:val="24"/>
          </w:rPr>
          <w:t xml:space="preserve"> Inforrmasi kolom trestbps</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2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38</w:t>
        </w:r>
        <w:r w:rsidR="00EF7C20" w:rsidRPr="00EF7C20">
          <w:rPr>
            <w:rFonts w:ascii="Times New Roman" w:hAnsi="Times New Roman" w:cs="Times New Roman"/>
            <w:noProof/>
            <w:webHidden/>
            <w:sz w:val="24"/>
            <w:szCs w:val="24"/>
          </w:rPr>
          <w:fldChar w:fldCharType="end"/>
        </w:r>
      </w:hyperlink>
    </w:p>
    <w:p w14:paraId="4AA42F6F" w14:textId="41A2FCFC"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00EF7C20" w:rsidRPr="00EF7C20">
          <w:rPr>
            <w:rStyle w:val="Hyperlink"/>
            <w:rFonts w:ascii="Times New Roman" w:hAnsi="Times New Roman" w:cs="Times New Roman"/>
            <w:b/>
            <w:bCs/>
            <w:noProof/>
            <w:sz w:val="24"/>
            <w:szCs w:val="24"/>
          </w:rPr>
          <w:t>Tabel 3. 5</w:t>
        </w:r>
        <w:r w:rsidR="00EF7C20" w:rsidRPr="00EF7C20">
          <w:rPr>
            <w:rStyle w:val="Hyperlink"/>
            <w:rFonts w:ascii="Times New Roman" w:hAnsi="Times New Roman" w:cs="Times New Roman"/>
            <w:noProof/>
            <w:sz w:val="24"/>
            <w:szCs w:val="24"/>
          </w:rPr>
          <w:t xml:space="preserve"> Contoh data untuk scal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0</w:t>
        </w:r>
        <w:r w:rsidR="00EF7C20" w:rsidRPr="00EF7C20">
          <w:rPr>
            <w:rFonts w:ascii="Times New Roman" w:hAnsi="Times New Roman" w:cs="Times New Roman"/>
            <w:noProof/>
            <w:webHidden/>
            <w:sz w:val="24"/>
            <w:szCs w:val="24"/>
          </w:rPr>
          <w:fldChar w:fldCharType="end"/>
        </w:r>
      </w:hyperlink>
    </w:p>
    <w:p w14:paraId="17BC92D6" w14:textId="6279F97F"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00EF7C20" w:rsidRPr="00EF7C20">
          <w:rPr>
            <w:rStyle w:val="Hyperlink"/>
            <w:rFonts w:ascii="Times New Roman" w:hAnsi="Times New Roman" w:cs="Times New Roman"/>
            <w:b/>
            <w:bCs/>
            <w:noProof/>
            <w:sz w:val="24"/>
            <w:szCs w:val="24"/>
          </w:rPr>
          <w:t>Tabel 3. 6</w:t>
        </w:r>
        <w:r w:rsidR="00EF7C20" w:rsidRPr="00EF7C20">
          <w:rPr>
            <w:rStyle w:val="Hyperlink"/>
            <w:rFonts w:ascii="Times New Roman" w:hAnsi="Times New Roman" w:cs="Times New Roman"/>
            <w:noProof/>
            <w:sz w:val="24"/>
            <w:szCs w:val="24"/>
          </w:rPr>
          <w:t xml:space="preserve"> Lanjutan contoh data untuk scal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0</w:t>
        </w:r>
        <w:r w:rsidR="00EF7C20" w:rsidRPr="00EF7C20">
          <w:rPr>
            <w:rFonts w:ascii="Times New Roman" w:hAnsi="Times New Roman" w:cs="Times New Roman"/>
            <w:noProof/>
            <w:webHidden/>
            <w:sz w:val="24"/>
            <w:szCs w:val="24"/>
          </w:rPr>
          <w:fldChar w:fldCharType="end"/>
        </w:r>
      </w:hyperlink>
    </w:p>
    <w:p w14:paraId="3859E998" w14:textId="574AC08B"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00EF7C20" w:rsidRPr="00EF7C20">
          <w:rPr>
            <w:rStyle w:val="Hyperlink"/>
            <w:rFonts w:ascii="Times New Roman" w:hAnsi="Times New Roman" w:cs="Times New Roman"/>
            <w:b/>
            <w:bCs/>
            <w:noProof/>
            <w:sz w:val="24"/>
            <w:szCs w:val="24"/>
          </w:rPr>
          <w:t>Tabel 3. 7</w:t>
        </w:r>
        <w:r w:rsidR="00EF7C20" w:rsidRPr="00EF7C20">
          <w:rPr>
            <w:rStyle w:val="Hyperlink"/>
            <w:rFonts w:ascii="Times New Roman" w:hAnsi="Times New Roman" w:cs="Times New Roman"/>
            <w:noProof/>
            <w:sz w:val="24"/>
            <w:szCs w:val="24"/>
          </w:rPr>
          <w:t xml:space="preserve"> Contoh data untuk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1</w:t>
        </w:r>
        <w:r w:rsidR="00EF7C20" w:rsidRPr="00EF7C20">
          <w:rPr>
            <w:rFonts w:ascii="Times New Roman" w:hAnsi="Times New Roman" w:cs="Times New Roman"/>
            <w:noProof/>
            <w:webHidden/>
            <w:sz w:val="24"/>
            <w:szCs w:val="24"/>
          </w:rPr>
          <w:fldChar w:fldCharType="end"/>
        </w:r>
      </w:hyperlink>
    </w:p>
    <w:p w14:paraId="6C633B7E" w14:textId="6FDFA7CF"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00EF7C20" w:rsidRPr="00EF7C20">
          <w:rPr>
            <w:rStyle w:val="Hyperlink"/>
            <w:rFonts w:ascii="Times New Roman" w:hAnsi="Times New Roman" w:cs="Times New Roman"/>
            <w:b/>
            <w:bCs/>
            <w:noProof/>
            <w:sz w:val="24"/>
            <w:szCs w:val="24"/>
          </w:rPr>
          <w:t>Tabel 3. 8</w:t>
        </w:r>
        <w:r w:rsidR="00EF7C20" w:rsidRPr="00EF7C20">
          <w:rPr>
            <w:rStyle w:val="Hyperlink"/>
            <w:rFonts w:ascii="Times New Roman" w:hAnsi="Times New Roman" w:cs="Times New Roman"/>
            <w:noProof/>
            <w:sz w:val="24"/>
            <w:szCs w:val="24"/>
          </w:rPr>
          <w:t xml:space="preserve"> Hasil proses One Hot Encod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2</w:t>
        </w:r>
        <w:r w:rsidR="00EF7C20" w:rsidRPr="00EF7C20">
          <w:rPr>
            <w:rFonts w:ascii="Times New Roman" w:hAnsi="Times New Roman" w:cs="Times New Roman"/>
            <w:noProof/>
            <w:webHidden/>
            <w:sz w:val="24"/>
            <w:szCs w:val="24"/>
          </w:rPr>
          <w:fldChar w:fldCharType="end"/>
        </w:r>
      </w:hyperlink>
    </w:p>
    <w:p w14:paraId="35EE315B" w14:textId="0D591839"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00EF7C20" w:rsidRPr="00EF7C20">
          <w:rPr>
            <w:rStyle w:val="Hyperlink"/>
            <w:rFonts w:ascii="Times New Roman" w:hAnsi="Times New Roman" w:cs="Times New Roman"/>
            <w:b/>
            <w:bCs/>
            <w:noProof/>
            <w:sz w:val="24"/>
            <w:szCs w:val="24"/>
          </w:rPr>
          <w:t>Tabel 3. 9</w:t>
        </w:r>
        <w:r w:rsidR="00EF7C20" w:rsidRPr="00EF7C20">
          <w:rPr>
            <w:rStyle w:val="Hyperlink"/>
            <w:rFonts w:ascii="Times New Roman" w:hAnsi="Times New Roman" w:cs="Times New Roman"/>
            <w:noProof/>
            <w:sz w:val="24"/>
            <w:szCs w:val="24"/>
          </w:rPr>
          <w:t xml:space="preserve"> Contoh Dataset Untuk Training</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4</w:t>
        </w:r>
        <w:r w:rsidR="00EF7C20" w:rsidRPr="00EF7C20">
          <w:rPr>
            <w:rFonts w:ascii="Times New Roman" w:hAnsi="Times New Roman" w:cs="Times New Roman"/>
            <w:noProof/>
            <w:webHidden/>
            <w:sz w:val="24"/>
            <w:szCs w:val="24"/>
          </w:rPr>
          <w:fldChar w:fldCharType="end"/>
        </w:r>
      </w:hyperlink>
    </w:p>
    <w:p w14:paraId="0DE84F25" w14:textId="4631D223"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00EF7C20" w:rsidRPr="00EF7C20">
          <w:rPr>
            <w:rStyle w:val="Hyperlink"/>
            <w:rFonts w:ascii="Times New Roman" w:hAnsi="Times New Roman" w:cs="Times New Roman"/>
            <w:b/>
            <w:bCs/>
            <w:noProof/>
            <w:sz w:val="24"/>
            <w:szCs w:val="24"/>
          </w:rPr>
          <w:t>Tabel 3. 10</w:t>
        </w:r>
        <w:r w:rsidR="00EF7C20" w:rsidRPr="00EF7C20">
          <w:rPr>
            <w:rStyle w:val="Hyperlink"/>
            <w:rFonts w:ascii="Times New Roman" w:hAnsi="Times New Roman" w:cs="Times New Roman"/>
            <w:noProof/>
            <w:sz w:val="24"/>
            <w:szCs w:val="24"/>
          </w:rPr>
          <w:t xml:space="preserve"> Tabel Dengan Nilai Residual</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45</w:t>
        </w:r>
        <w:r w:rsidR="00EF7C20" w:rsidRPr="00EF7C20">
          <w:rPr>
            <w:rFonts w:ascii="Times New Roman" w:hAnsi="Times New Roman" w:cs="Times New Roman"/>
            <w:noProof/>
            <w:webHidden/>
            <w:sz w:val="24"/>
            <w:szCs w:val="24"/>
          </w:rPr>
          <w:fldChar w:fldCharType="end"/>
        </w:r>
      </w:hyperlink>
    </w:p>
    <w:p w14:paraId="2431052D" w14:textId="34E82230"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00EF7C20" w:rsidRPr="00EF7C20">
          <w:rPr>
            <w:rStyle w:val="Hyperlink"/>
            <w:rFonts w:ascii="Times New Roman" w:hAnsi="Times New Roman" w:cs="Times New Roman"/>
            <w:b/>
            <w:bCs/>
            <w:noProof/>
            <w:sz w:val="24"/>
            <w:szCs w:val="24"/>
          </w:rPr>
          <w:t>Tabel 3. 11</w:t>
        </w:r>
        <w:r w:rsidR="00EF7C20" w:rsidRPr="00EF7C20">
          <w:rPr>
            <w:rStyle w:val="Hyperlink"/>
            <w:rFonts w:ascii="Times New Roman" w:hAnsi="Times New Roman" w:cs="Times New Roman"/>
            <w:noProof/>
            <w:sz w:val="24"/>
            <w:szCs w:val="24"/>
          </w:rPr>
          <w:t xml:space="preserve"> Data Terbaru Dan Residu</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6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63</w:t>
        </w:r>
        <w:r w:rsidR="00EF7C20" w:rsidRPr="00EF7C20">
          <w:rPr>
            <w:rFonts w:ascii="Times New Roman" w:hAnsi="Times New Roman" w:cs="Times New Roman"/>
            <w:noProof/>
            <w:webHidden/>
            <w:sz w:val="24"/>
            <w:szCs w:val="24"/>
          </w:rPr>
          <w:fldChar w:fldCharType="end"/>
        </w:r>
      </w:hyperlink>
    </w:p>
    <w:p w14:paraId="07A054CF" w14:textId="33448187"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00EF7C20" w:rsidRPr="00EF7C20">
          <w:rPr>
            <w:rStyle w:val="Hyperlink"/>
            <w:rFonts w:ascii="Times New Roman" w:hAnsi="Times New Roman" w:cs="Times New Roman"/>
            <w:b/>
            <w:bCs/>
            <w:noProof/>
            <w:sz w:val="24"/>
            <w:szCs w:val="24"/>
          </w:rPr>
          <w:t>Tabel 3. 12</w:t>
        </w:r>
        <w:r w:rsidR="00EF7C20" w:rsidRPr="00EF7C20">
          <w:rPr>
            <w:rStyle w:val="Hyperlink"/>
            <w:rFonts w:ascii="Times New Roman" w:hAnsi="Times New Roman" w:cs="Times New Roman"/>
            <w:noProof/>
            <w:sz w:val="24"/>
            <w:szCs w:val="24"/>
          </w:rPr>
          <w:t xml:space="preserve"> Data Dan Residual Tree Kedua</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7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7</w:t>
        </w:r>
        <w:r w:rsidR="00EF7C20" w:rsidRPr="00EF7C20">
          <w:rPr>
            <w:rFonts w:ascii="Times New Roman" w:hAnsi="Times New Roman" w:cs="Times New Roman"/>
            <w:noProof/>
            <w:webHidden/>
            <w:sz w:val="24"/>
            <w:szCs w:val="24"/>
          </w:rPr>
          <w:fldChar w:fldCharType="end"/>
        </w:r>
      </w:hyperlink>
    </w:p>
    <w:p w14:paraId="2CE24B4A" w14:textId="6EB0651F"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00EF7C20" w:rsidRPr="00EF7C20">
          <w:rPr>
            <w:rStyle w:val="Hyperlink"/>
            <w:rFonts w:ascii="Times New Roman" w:hAnsi="Times New Roman" w:cs="Times New Roman"/>
            <w:b/>
            <w:bCs/>
            <w:noProof/>
            <w:sz w:val="24"/>
            <w:szCs w:val="24"/>
          </w:rPr>
          <w:t>Tabel 3. 13</w:t>
        </w:r>
        <w:r w:rsidR="00EF7C20" w:rsidRPr="00EF7C20">
          <w:rPr>
            <w:rStyle w:val="Hyperlink"/>
            <w:rFonts w:ascii="Times New Roman" w:hAnsi="Times New Roman" w:cs="Times New Roman"/>
            <w:noProof/>
            <w:sz w:val="24"/>
            <w:szCs w:val="24"/>
          </w:rPr>
          <w:t xml:space="preserve"> Hasil Prediks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8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79</w:t>
        </w:r>
        <w:r w:rsidR="00EF7C20" w:rsidRPr="00EF7C20">
          <w:rPr>
            <w:rFonts w:ascii="Times New Roman" w:hAnsi="Times New Roman" w:cs="Times New Roman"/>
            <w:noProof/>
            <w:webHidden/>
            <w:sz w:val="24"/>
            <w:szCs w:val="24"/>
          </w:rPr>
          <w:fldChar w:fldCharType="end"/>
        </w:r>
      </w:hyperlink>
    </w:p>
    <w:p w14:paraId="006F114E" w14:textId="0A3BC5D4"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00EF7C20" w:rsidRPr="00EF7C20">
          <w:rPr>
            <w:rStyle w:val="Hyperlink"/>
            <w:rFonts w:ascii="Times New Roman" w:hAnsi="Times New Roman" w:cs="Times New Roman"/>
            <w:b/>
            <w:bCs/>
            <w:noProof/>
            <w:sz w:val="24"/>
            <w:szCs w:val="24"/>
          </w:rPr>
          <w:t>Tabel 3. 14</w:t>
        </w:r>
        <w:r w:rsidR="00EF7C20" w:rsidRPr="00EF7C20">
          <w:rPr>
            <w:rStyle w:val="Hyperlink"/>
            <w:rFonts w:ascii="Times New Roman" w:hAnsi="Times New Roman" w:cs="Times New Roman"/>
            <w:noProof/>
            <w:sz w:val="24"/>
            <w:szCs w:val="24"/>
          </w:rPr>
          <w:t xml:space="preserve"> Hard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39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1</w:t>
        </w:r>
        <w:r w:rsidR="00EF7C20" w:rsidRPr="00EF7C20">
          <w:rPr>
            <w:rFonts w:ascii="Times New Roman" w:hAnsi="Times New Roman" w:cs="Times New Roman"/>
            <w:noProof/>
            <w:webHidden/>
            <w:sz w:val="24"/>
            <w:szCs w:val="24"/>
          </w:rPr>
          <w:fldChar w:fldCharType="end"/>
        </w:r>
      </w:hyperlink>
    </w:p>
    <w:p w14:paraId="3FF79263" w14:textId="3B13C8B1"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00EF7C20" w:rsidRPr="00EF7C20">
          <w:rPr>
            <w:rStyle w:val="Hyperlink"/>
            <w:rFonts w:ascii="Times New Roman" w:hAnsi="Times New Roman" w:cs="Times New Roman"/>
            <w:b/>
            <w:bCs/>
            <w:noProof/>
            <w:sz w:val="24"/>
            <w:szCs w:val="24"/>
          </w:rPr>
          <w:t>Tabel 3. 15</w:t>
        </w:r>
        <w:r w:rsidR="00EF7C20" w:rsidRPr="00EF7C20">
          <w:rPr>
            <w:rStyle w:val="Hyperlink"/>
            <w:rFonts w:ascii="Times New Roman" w:hAnsi="Times New Roman" w:cs="Times New Roman"/>
            <w:noProof/>
            <w:sz w:val="24"/>
            <w:szCs w:val="24"/>
          </w:rPr>
          <w:t xml:space="preserve"> Software yang digunaka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0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1</w:t>
        </w:r>
        <w:r w:rsidR="00EF7C20" w:rsidRPr="00EF7C20">
          <w:rPr>
            <w:rFonts w:ascii="Times New Roman" w:hAnsi="Times New Roman" w:cs="Times New Roman"/>
            <w:noProof/>
            <w:webHidden/>
            <w:sz w:val="24"/>
            <w:szCs w:val="24"/>
          </w:rPr>
          <w:fldChar w:fldCharType="end"/>
        </w:r>
      </w:hyperlink>
    </w:p>
    <w:p w14:paraId="17B7AA86" w14:textId="0292D41A"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00EF7C20" w:rsidRPr="00EF7C20">
          <w:rPr>
            <w:rStyle w:val="Hyperlink"/>
            <w:rFonts w:ascii="Times New Roman" w:hAnsi="Times New Roman" w:cs="Times New Roman"/>
            <w:b/>
            <w:bCs/>
            <w:noProof/>
            <w:sz w:val="24"/>
            <w:szCs w:val="24"/>
          </w:rPr>
          <w:t>Tabel 3. 16</w:t>
        </w:r>
        <w:r w:rsidR="00EF7C20" w:rsidRPr="00EF7C20">
          <w:rPr>
            <w:rStyle w:val="Hyperlink"/>
            <w:rFonts w:ascii="Times New Roman" w:hAnsi="Times New Roman" w:cs="Times New Roman"/>
            <w:noProof/>
            <w:sz w:val="24"/>
            <w:szCs w:val="24"/>
          </w:rPr>
          <w:t xml:space="preserve"> Keterangan TIpe Data Collection</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1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7</w:t>
        </w:r>
        <w:r w:rsidR="00EF7C20" w:rsidRPr="00EF7C20">
          <w:rPr>
            <w:rFonts w:ascii="Times New Roman" w:hAnsi="Times New Roman" w:cs="Times New Roman"/>
            <w:noProof/>
            <w:webHidden/>
            <w:sz w:val="24"/>
            <w:szCs w:val="24"/>
          </w:rPr>
          <w:fldChar w:fldCharType="end"/>
        </w:r>
      </w:hyperlink>
    </w:p>
    <w:p w14:paraId="7C158B5A" w14:textId="7EFB623F"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00EF7C20" w:rsidRPr="00EF7C20">
          <w:rPr>
            <w:rStyle w:val="Hyperlink"/>
            <w:rFonts w:ascii="Times New Roman" w:hAnsi="Times New Roman" w:cs="Times New Roman"/>
            <w:b/>
            <w:bCs/>
            <w:noProof/>
            <w:sz w:val="24"/>
            <w:szCs w:val="24"/>
          </w:rPr>
          <w:t>Tabel 3. 17</w:t>
        </w:r>
        <w:r w:rsidR="00EF7C20" w:rsidRPr="00EF7C20">
          <w:rPr>
            <w:rStyle w:val="Hyperlink"/>
            <w:rFonts w:ascii="Times New Roman" w:hAnsi="Times New Roman" w:cs="Times New Roman"/>
            <w:noProof/>
            <w:sz w:val="24"/>
            <w:szCs w:val="24"/>
          </w:rPr>
          <w:t xml:space="preserve">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2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8</w:t>
        </w:r>
        <w:r w:rsidR="00EF7C20" w:rsidRPr="00EF7C20">
          <w:rPr>
            <w:rFonts w:ascii="Times New Roman" w:hAnsi="Times New Roman" w:cs="Times New Roman"/>
            <w:noProof/>
            <w:webHidden/>
            <w:sz w:val="24"/>
            <w:szCs w:val="24"/>
          </w:rPr>
          <w:fldChar w:fldCharType="end"/>
        </w:r>
      </w:hyperlink>
    </w:p>
    <w:p w14:paraId="618FF022" w14:textId="2F2A6984"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00EF7C20" w:rsidRPr="00EF7C20">
          <w:rPr>
            <w:rStyle w:val="Hyperlink"/>
            <w:rFonts w:ascii="Times New Roman" w:hAnsi="Times New Roman" w:cs="Times New Roman"/>
            <w:b/>
            <w:bCs/>
            <w:noProof/>
            <w:sz w:val="24"/>
            <w:szCs w:val="24"/>
          </w:rPr>
          <w:t>Tabel 3. 18</w:t>
        </w:r>
        <w:r w:rsidR="00EF7C20" w:rsidRPr="00EF7C20">
          <w:rPr>
            <w:rStyle w:val="Hyperlink"/>
            <w:rFonts w:ascii="Times New Roman" w:hAnsi="Times New Roman" w:cs="Times New Roman"/>
            <w:noProof/>
            <w:sz w:val="24"/>
            <w:szCs w:val="24"/>
          </w:rPr>
          <w:t xml:space="preserve"> Lanjutan Pengujian Black Box</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3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9</w:t>
        </w:r>
        <w:r w:rsidR="00EF7C20" w:rsidRPr="00EF7C20">
          <w:rPr>
            <w:rFonts w:ascii="Times New Roman" w:hAnsi="Times New Roman" w:cs="Times New Roman"/>
            <w:noProof/>
            <w:webHidden/>
            <w:sz w:val="24"/>
            <w:szCs w:val="24"/>
          </w:rPr>
          <w:fldChar w:fldCharType="end"/>
        </w:r>
      </w:hyperlink>
    </w:p>
    <w:p w14:paraId="69FC2CAE" w14:textId="7A86E4E4" w:rsidR="00EF7C20"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00EF7C20" w:rsidRPr="00EF7C20">
          <w:rPr>
            <w:rStyle w:val="Hyperlink"/>
            <w:rFonts w:ascii="Times New Roman" w:hAnsi="Times New Roman" w:cs="Times New Roman"/>
            <w:b/>
            <w:bCs/>
            <w:noProof/>
            <w:sz w:val="24"/>
            <w:szCs w:val="24"/>
          </w:rPr>
          <w:t>Tabel 3. 19</w:t>
        </w:r>
        <w:r w:rsidR="00EF7C20" w:rsidRPr="00EF7C20">
          <w:rPr>
            <w:rStyle w:val="Hyperlink"/>
            <w:rFonts w:ascii="Times New Roman" w:hAnsi="Times New Roman" w:cs="Times New Roman"/>
            <w:noProof/>
            <w:sz w:val="24"/>
            <w:szCs w:val="24"/>
          </w:rPr>
          <w:t xml:space="preserve">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4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89</w:t>
        </w:r>
        <w:r w:rsidR="00EF7C20" w:rsidRPr="00EF7C20">
          <w:rPr>
            <w:rFonts w:ascii="Times New Roman" w:hAnsi="Times New Roman" w:cs="Times New Roman"/>
            <w:noProof/>
            <w:webHidden/>
            <w:sz w:val="24"/>
            <w:szCs w:val="24"/>
          </w:rPr>
          <w:fldChar w:fldCharType="end"/>
        </w:r>
      </w:hyperlink>
    </w:p>
    <w:p w14:paraId="3DEF80F5" w14:textId="62ACFD9E" w:rsidR="00AD74D7" w:rsidRPr="00EF7C20" w:rsidRDefault="003C2396"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00EF7C20" w:rsidRPr="00EF7C20">
          <w:rPr>
            <w:rStyle w:val="Hyperlink"/>
            <w:rFonts w:ascii="Times New Roman" w:hAnsi="Times New Roman" w:cs="Times New Roman"/>
            <w:b/>
            <w:bCs/>
            <w:noProof/>
            <w:sz w:val="24"/>
            <w:szCs w:val="24"/>
          </w:rPr>
          <w:t>Tabel 3. 20</w:t>
        </w:r>
        <w:r w:rsidR="00EF7C20" w:rsidRPr="00EF7C20">
          <w:rPr>
            <w:rStyle w:val="Hyperlink"/>
            <w:rFonts w:ascii="Times New Roman" w:hAnsi="Times New Roman" w:cs="Times New Roman"/>
            <w:noProof/>
            <w:sz w:val="24"/>
            <w:szCs w:val="24"/>
          </w:rPr>
          <w:t xml:space="preserve"> Lanjutan Pengujian Endpoint API</w:t>
        </w:r>
        <w:r w:rsidR="00EF7C20" w:rsidRPr="00EF7C20">
          <w:rPr>
            <w:rFonts w:ascii="Times New Roman" w:hAnsi="Times New Roman" w:cs="Times New Roman"/>
            <w:noProof/>
            <w:webHidden/>
            <w:sz w:val="24"/>
            <w:szCs w:val="24"/>
          </w:rPr>
          <w:tab/>
        </w:r>
        <w:r w:rsidR="00EF7C20" w:rsidRPr="00EF7C20">
          <w:rPr>
            <w:rFonts w:ascii="Times New Roman" w:hAnsi="Times New Roman" w:cs="Times New Roman"/>
            <w:noProof/>
            <w:webHidden/>
            <w:sz w:val="24"/>
            <w:szCs w:val="24"/>
          </w:rPr>
          <w:fldChar w:fldCharType="begin"/>
        </w:r>
        <w:r w:rsidR="00EF7C20" w:rsidRPr="00EF7C20">
          <w:rPr>
            <w:rFonts w:ascii="Times New Roman" w:hAnsi="Times New Roman" w:cs="Times New Roman"/>
            <w:noProof/>
            <w:webHidden/>
            <w:sz w:val="24"/>
            <w:szCs w:val="24"/>
          </w:rPr>
          <w:instrText xml:space="preserve"> PAGEREF _Toc84388945 \h </w:instrText>
        </w:r>
        <w:r w:rsidR="00EF7C20" w:rsidRPr="00EF7C20">
          <w:rPr>
            <w:rFonts w:ascii="Times New Roman" w:hAnsi="Times New Roman" w:cs="Times New Roman"/>
            <w:noProof/>
            <w:webHidden/>
            <w:sz w:val="24"/>
            <w:szCs w:val="24"/>
          </w:rPr>
        </w:r>
        <w:r w:rsidR="00EF7C20"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90</w:t>
        </w:r>
        <w:r w:rsidR="00EF7C20"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5B1F965E"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07</w:t>
        </w:r>
        <w:r w:rsidR="00AD74D7" w:rsidRPr="00EF7C20">
          <w:rPr>
            <w:rFonts w:ascii="Times New Roman" w:hAnsi="Times New Roman" w:cs="Times New Roman"/>
            <w:noProof/>
            <w:webHidden/>
            <w:sz w:val="24"/>
            <w:szCs w:val="24"/>
          </w:rPr>
          <w:fldChar w:fldCharType="end"/>
        </w:r>
      </w:hyperlink>
    </w:p>
    <w:p w14:paraId="4C0B49C4" w14:textId="3E3F0F35"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08</w:t>
        </w:r>
        <w:r w:rsidR="00AD74D7" w:rsidRPr="00EF7C20">
          <w:rPr>
            <w:rFonts w:ascii="Times New Roman" w:hAnsi="Times New Roman" w:cs="Times New Roman"/>
            <w:noProof/>
            <w:webHidden/>
            <w:sz w:val="24"/>
            <w:szCs w:val="24"/>
          </w:rPr>
          <w:fldChar w:fldCharType="end"/>
        </w:r>
      </w:hyperlink>
    </w:p>
    <w:p w14:paraId="6819CD8D" w14:textId="26029425"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09</w:t>
        </w:r>
        <w:r w:rsidR="00AD74D7" w:rsidRPr="00EF7C20">
          <w:rPr>
            <w:rFonts w:ascii="Times New Roman" w:hAnsi="Times New Roman" w:cs="Times New Roman"/>
            <w:noProof/>
            <w:webHidden/>
            <w:sz w:val="24"/>
            <w:szCs w:val="24"/>
          </w:rPr>
          <w:fldChar w:fldCharType="end"/>
        </w:r>
      </w:hyperlink>
    </w:p>
    <w:p w14:paraId="40EF82E6" w14:textId="51E71C30"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10</w:t>
        </w:r>
        <w:r w:rsidR="00AD74D7" w:rsidRPr="00EF7C20">
          <w:rPr>
            <w:rFonts w:ascii="Times New Roman" w:hAnsi="Times New Roman" w:cs="Times New Roman"/>
            <w:noProof/>
            <w:webHidden/>
            <w:sz w:val="24"/>
            <w:szCs w:val="24"/>
          </w:rPr>
          <w:fldChar w:fldCharType="end"/>
        </w:r>
      </w:hyperlink>
    </w:p>
    <w:p w14:paraId="3F7D81E1" w14:textId="3ED47CF0"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11</w:t>
        </w:r>
        <w:r w:rsidR="00AD74D7" w:rsidRPr="00EF7C20">
          <w:rPr>
            <w:rFonts w:ascii="Times New Roman" w:hAnsi="Times New Roman" w:cs="Times New Roman"/>
            <w:noProof/>
            <w:webHidden/>
            <w:sz w:val="24"/>
            <w:szCs w:val="24"/>
          </w:rPr>
          <w:fldChar w:fldCharType="end"/>
        </w:r>
      </w:hyperlink>
    </w:p>
    <w:p w14:paraId="4CEC63CA" w14:textId="71DB169A"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12</w:t>
        </w:r>
        <w:r w:rsidR="00AD74D7" w:rsidRPr="00EF7C20">
          <w:rPr>
            <w:rFonts w:ascii="Times New Roman" w:hAnsi="Times New Roman" w:cs="Times New Roman"/>
            <w:noProof/>
            <w:webHidden/>
            <w:sz w:val="24"/>
            <w:szCs w:val="24"/>
          </w:rPr>
          <w:fldChar w:fldCharType="end"/>
        </w:r>
      </w:hyperlink>
    </w:p>
    <w:p w14:paraId="23BD0810" w14:textId="5F1A9C8D"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13</w:t>
        </w:r>
        <w:r w:rsidR="00AD74D7" w:rsidRPr="00EF7C20">
          <w:rPr>
            <w:rFonts w:ascii="Times New Roman" w:hAnsi="Times New Roman" w:cs="Times New Roman"/>
            <w:noProof/>
            <w:webHidden/>
            <w:sz w:val="24"/>
            <w:szCs w:val="24"/>
          </w:rPr>
          <w:fldChar w:fldCharType="end"/>
        </w:r>
      </w:hyperlink>
    </w:p>
    <w:p w14:paraId="25EB12D3" w14:textId="3A5D3895" w:rsidR="00AD74D7" w:rsidRPr="00EF7C20" w:rsidRDefault="003C2396"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9256E6">
          <w:rPr>
            <w:rFonts w:ascii="Times New Roman" w:hAnsi="Times New Roman" w:cs="Times New Roman"/>
            <w:noProof/>
            <w:webHidden/>
            <w:sz w:val="24"/>
            <w:szCs w:val="24"/>
          </w:rPr>
          <w:t>114</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086977"/>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6086978"/>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6086979"/>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6086980"/>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6086981"/>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6086982"/>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6086983"/>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6086984"/>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6086985"/>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6086986"/>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6086987"/>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AD70C81"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C1EAB3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0BE32C1"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6086988"/>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6086989"/>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6086990"/>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2DABC7A"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766BD738"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75F0A65E"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6086991"/>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6086992"/>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6086993"/>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3C2396"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3C2396"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3C2396"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6086994"/>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12562338"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6086995"/>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24C6743"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6086996"/>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0BDFA89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6086997"/>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52A40A58"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086998"/>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6086999"/>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0159742"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6087000"/>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0DB2E44"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7A9DB720"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6A3B2D8"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767123AC"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51FE0337"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1B20C9F6"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6010C627"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6087001"/>
      <w:r>
        <w:lastRenderedPageBreak/>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3696020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6087002"/>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571E632F"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6EE39512"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6</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56263179"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45295DE8"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6087003"/>
      <w:r>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2F3B32DE"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7</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lastRenderedPageBreak/>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6087004"/>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35C673D5"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8</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334618BC"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9</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7195FBDA"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C0A06D9"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3C2396"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3C2396"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3C2396"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3C239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3C239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3C239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6087005"/>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549C8AFA"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0</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4EBE19C5"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11C3C62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6087006"/>
      <w:r>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C9C8279"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3C2396"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3C2396"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7FD5B0EE"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40615412"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C2396"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C2396"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C2396"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3C2396"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043E621"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3C2396"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C2396"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C2396"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3C2396"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3C2396"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C239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C239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3C239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A37B35F"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3C239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C239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3C239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3C239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C239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C239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3C239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42F8407"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3C239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C239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3C239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3C239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C239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C239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3C239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3DA36945"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3C239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C239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3C239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3C239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C239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C239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3C239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79FA9D6"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3C239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C239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3C239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3C239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C239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C239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3C239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43E18B1"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3C239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C239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C239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3C239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3C239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C239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C239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3C239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348F82C8"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3C239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C239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3C239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3C239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C239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3C239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w:t>
      </w:r>
      <w:r w:rsidR="009D468D">
        <w:rPr>
          <w:rFonts w:ascii="Times New Roman" w:hAnsi="Times New Roman" w:cs="Times New Roman"/>
          <w:sz w:val="24"/>
          <w:szCs w:val="24"/>
        </w:rPr>
        <w:lastRenderedPageBreak/>
        <w:t xml:space="preserve">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6FD4A85"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CF1569F"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3C239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C239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3C239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3C239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3C239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3C239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F1FB1E5"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3C239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3C239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3C239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3C239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3C239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3C239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B121B49"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9256E6">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3C239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3C239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3C239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3C239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3C239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3C239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F9CE8FC"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3C239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3C239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3C239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3C239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3C239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3C239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3C239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72927DB"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7BB6A6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3C239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3C239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3C239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3C239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3C239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3C239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123489F"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3C239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3C239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3C239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3C239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3C239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3C239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DA82B83"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3C239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3C239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3C239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3C239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3C239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3C239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w:t>
      </w:r>
      <w:r w:rsidR="003F5509">
        <w:rPr>
          <w:rFonts w:ascii="Times New Roman" w:eastAsiaTheme="minorEastAsia" w:hAnsi="Times New Roman" w:cs="Times New Roman"/>
          <w:sz w:val="24"/>
          <w:szCs w:val="24"/>
        </w:rPr>
        <w:lastRenderedPageBreak/>
        <w:t xml:space="preserve">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58304E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3C2396"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3C2396"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3C239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3C239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C239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3C239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212248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3C2396"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3C239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3C239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3C239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3C239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3C239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3C239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3C239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3C239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DAB714D"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3C2396"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6476E702"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3C239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3C239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3C2396"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3C239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3C239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3C2396"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E4CD2D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3C239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3C239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3C2396"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3C239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3C239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3C2396"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4A26E98"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3C2396"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3C2396"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3C2396"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3C2396"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3C2396"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31394A9"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3C239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3C2396"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3C239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3C239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3C2396"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7BF9415"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3C2396"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3C2396"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3C2396"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3C2396"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3C2396"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570322A"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3C2396"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3C2396"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3C2396"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w:t>
      </w:r>
      <w:r>
        <w:rPr>
          <w:rFonts w:ascii="Times New Roman" w:eastAsiaTheme="minorEastAsia" w:hAnsi="Times New Roman" w:cs="Times New Roman"/>
          <w:sz w:val="24"/>
          <w:szCs w:val="24"/>
        </w:rPr>
        <w:lastRenderedPageBreak/>
        <w:t xml:space="preserve">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3C2396"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3C2396"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3C2396"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0B3FF79"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3C2396"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3C2396"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3C2396"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3C2396"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3F9C82F"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3C2396"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3C2396"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3C2396"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CD7D738"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3C2396"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3C2396"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3C2396"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3C2396"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1E71C5A5"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3C2396"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3C2396"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3C2396"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3C2396"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08A7C8C"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3C2396"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3C2396"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3C2396"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3C2396"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F45AC61"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3C2396"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3C2396"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3C2396"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3C2396"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468F819"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3C2396"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3C239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3C239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3C239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3C239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3C239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A8DFC92"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3C2396"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3C239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3C239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3C239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3C239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2FF96744"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407FEC16"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6087007"/>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4287B2DD"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1718DECA"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A9460E7"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6087008"/>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6087009"/>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6087010"/>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66A130E7"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47424A9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6087011"/>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6087012"/>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DBB0AE6"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26E50C03"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6087013"/>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07FAF1A9"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0B72999C"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2270EF2E"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3B11F4E1"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6D8D6FFE"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7D2AE85F"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6087014"/>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2D2BC774"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7F79B0B9"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6087015"/>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7AF4DC57"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6087016"/>
      <w:r>
        <w:t>Pengujian</w:t>
      </w:r>
      <w:bookmarkEnd w:id="177"/>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673E1B5E"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158D2234"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242DA43C"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19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70EFC0D8"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08B355B0"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58E76669"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5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79ACFC89" w:rsidR="00C706EC" w:rsidRDefault="00B7583C" w:rsidP="00B7583C">
      <w:pPr>
        <w:pStyle w:val="Caption"/>
        <w:spacing w:after="0"/>
        <w:jc w:val="center"/>
        <w:rPr>
          <w:rFonts w:ascii="Times New Roman" w:hAnsi="Times New Roman" w:cs="Times New Roman"/>
          <w:i w:val="0"/>
          <w:iCs w:val="0"/>
          <w:color w:val="auto"/>
          <w:sz w:val="22"/>
          <w:szCs w:val="22"/>
        </w:r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3"/>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4" w:name="_Toc86087017"/>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4"/>
    </w:p>
    <w:p w14:paraId="28EBCDB1" w14:textId="587F5CF4" w:rsidR="00BB76D3" w:rsidRDefault="00A17910" w:rsidP="00FF0734">
      <w:pPr>
        <w:pStyle w:val="SubJudulBab4new"/>
      </w:pPr>
      <w:bookmarkStart w:id="185" w:name="_Toc86087018"/>
      <w:r w:rsidRPr="0042096B">
        <w:t>Implementasi</w:t>
      </w:r>
      <w:bookmarkEnd w:id="185"/>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6" w:name="_Toc86087019"/>
      <w:r>
        <w:t>Library</w:t>
      </w:r>
      <w:bookmarkEnd w:id="186"/>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776C6DFA" w:rsidR="000D2963" w:rsidRPr="00EE4B75" w:rsidRDefault="00EE4B75" w:rsidP="00EE4B75">
      <w:pPr>
        <w:pStyle w:val="Caption"/>
        <w:spacing w:after="0"/>
        <w:jc w:val="center"/>
        <w:rPr>
          <w:rFonts w:ascii="Times New Roman" w:hAnsi="Times New Roman" w:cs="Times New Roman"/>
          <w:i w:val="0"/>
          <w:iCs w:val="0"/>
          <w:color w:val="auto"/>
          <w:sz w:val="22"/>
          <w:szCs w:val="22"/>
        </w:rPr>
      </w:pPr>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7" w:name="_Toc86087020"/>
      <w:r>
        <w:t>Preprocessing</w:t>
      </w:r>
      <w:bookmarkEnd w:id="187"/>
    </w:p>
    <w:p w14:paraId="3A69802D" w14:textId="25E1676D"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3E66080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atas = Q3+(1.5*IQR)</w:t>
      </w:r>
    </w:p>
    <w:p w14:paraId="6B4DB1B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61574603" w:rsidR="000811B7" w:rsidRPr="00616D45" w:rsidRDefault="00616D45" w:rsidP="00616D45">
      <w:pPr>
        <w:pStyle w:val="Caption"/>
        <w:spacing w:after="0"/>
        <w:jc w:val="center"/>
        <w:rPr>
          <w:rFonts w:ascii="Times New Roman" w:hAnsi="Times New Roman" w:cs="Times New Roman"/>
          <w:i w:val="0"/>
          <w:iCs w:val="0"/>
          <w:color w:val="auto"/>
          <w:sz w:val="22"/>
          <w:szCs w:val="22"/>
        </w:rPr>
      </w:pPr>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Syntax Untuk Hapus Outlier</w:t>
      </w:r>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462BF0A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3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2E2E51C6" w:rsidR="00E47524" w:rsidRPr="0091625B" w:rsidRDefault="0091625B" w:rsidP="0091625B">
      <w:pPr>
        <w:pStyle w:val="Caption"/>
        <w:spacing w:after="0"/>
        <w:jc w:val="center"/>
        <w:rPr>
          <w:rFonts w:ascii="Times New Roman" w:hAnsi="Times New Roman" w:cs="Times New Roman"/>
          <w:i w:val="0"/>
          <w:iCs w:val="0"/>
          <w:color w:val="auto"/>
          <w:sz w:val="22"/>
          <w:szCs w:val="22"/>
        </w:rPr>
      </w:pPr>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39CD2135"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4</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1E6A33FE" w:rsidR="00954CCB" w:rsidRPr="003C6C9C" w:rsidRDefault="003C6C9C" w:rsidP="003C6C9C">
      <w:pPr>
        <w:pStyle w:val="Caption"/>
        <w:spacing w:after="0"/>
        <w:jc w:val="center"/>
        <w:rPr>
          <w:rFonts w:ascii="Times New Roman" w:hAnsi="Times New Roman" w:cs="Times New Roman"/>
          <w:i w:val="0"/>
          <w:iCs w:val="0"/>
          <w:color w:val="auto"/>
          <w:sz w:val="22"/>
          <w:szCs w:val="22"/>
        </w:rPr>
      </w:pPr>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1C937AD5"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4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5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5516917B"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8BDB63F" w:rsidR="004A3D04" w:rsidRPr="00BF6359" w:rsidRDefault="00BF6359" w:rsidP="00BF6359">
      <w:pPr>
        <w:pStyle w:val="Caption"/>
        <w:spacing w:after="0"/>
        <w:jc w:val="center"/>
        <w:rPr>
          <w:rFonts w:ascii="Times New Roman" w:hAnsi="Times New Roman" w:cs="Times New Roman"/>
          <w:i w:val="0"/>
          <w:iCs w:val="0"/>
          <w:color w:val="auto"/>
          <w:sz w:val="22"/>
          <w:szCs w:val="22"/>
        </w:rPr>
      </w:pPr>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Syntax ColumnTransformer dan Pipeline</w:t>
      </w:r>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88" w:name="_Toc86087021"/>
      <w:r>
        <w:t>Training</w:t>
      </w:r>
      <w:bookmarkEnd w:id="188"/>
    </w:p>
    <w:p w14:paraId="5CCCDAD4" w14:textId="1B6574CC"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6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308913F4" w:rsidR="002A699C" w:rsidRPr="005A41FE" w:rsidRDefault="005A41FE" w:rsidP="005A41FE">
      <w:pPr>
        <w:pStyle w:val="Caption"/>
        <w:spacing w:after="0"/>
        <w:jc w:val="center"/>
        <w:rPr>
          <w:rFonts w:ascii="Times New Roman" w:hAnsi="Times New Roman" w:cs="Times New Roman"/>
          <w:i w:val="0"/>
          <w:iCs w:val="0"/>
          <w:color w:val="auto"/>
          <w:sz w:val="22"/>
          <w:szCs w:val="22"/>
        </w:rPr>
      </w:pPr>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6</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r>
        <w:t xml:space="preserve">Pengembangan </w:t>
      </w:r>
      <w:r w:rsidR="00A10341">
        <w:t>Aplikasi</w:t>
      </w:r>
    </w:p>
    <w:p w14:paraId="60CD48A8" w14:textId="5ACF21BC"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7 di bawah ini.</w:t>
      </w: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39C5760A"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4B7C9E7A" w:rsidR="00F73F11" w:rsidRPr="0039263E" w:rsidRDefault="0039263E" w:rsidP="0039263E">
      <w:pPr>
        <w:pStyle w:val="Caption"/>
        <w:spacing w:after="0"/>
        <w:jc w:val="center"/>
        <w:rPr>
          <w:rFonts w:ascii="Times New Roman" w:hAnsi="Times New Roman" w:cs="Times New Roman"/>
          <w:i w:val="0"/>
          <w:iCs w:val="0"/>
          <w:color w:val="auto"/>
          <w:sz w:val="22"/>
          <w:szCs w:val="22"/>
        </w:rPr>
      </w:pPr>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7</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Syntax Interface Hasil Prediksi</w:t>
      </w:r>
    </w:p>
    <w:p w14:paraId="45C6B833" w14:textId="05FF1C10"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8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6E1ACE72" w:rsidR="00F84B21" w:rsidRPr="001665E8" w:rsidRDefault="001665E8" w:rsidP="007213EC">
      <w:pPr>
        <w:pStyle w:val="Caption"/>
        <w:spacing w:after="0"/>
        <w:jc w:val="center"/>
        <w:rPr>
          <w:rFonts w:ascii="Times New Roman" w:hAnsi="Times New Roman" w:cs="Times New Roman"/>
          <w:i w:val="0"/>
          <w:iCs w:val="0"/>
          <w:color w:val="auto"/>
          <w:sz w:val="22"/>
          <w:szCs w:val="22"/>
        </w:rPr>
      </w:pPr>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8</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C91B08D"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9</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79AB1DEC" w:rsidR="0033439D" w:rsidRPr="0020792E" w:rsidRDefault="0020792E" w:rsidP="0020792E">
      <w:pPr>
        <w:pStyle w:val="Caption"/>
        <w:spacing w:after="0"/>
        <w:jc w:val="center"/>
        <w:rPr>
          <w:rFonts w:ascii="Times New Roman" w:hAnsi="Times New Roman" w:cs="Times New Roman"/>
          <w:i w:val="0"/>
          <w:iCs w:val="0"/>
          <w:color w:val="auto"/>
          <w:sz w:val="22"/>
          <w:szCs w:val="22"/>
        </w:rPr>
      </w:pPr>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9</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Syntax Membuat API</w:t>
      </w:r>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3EF8029B"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0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437B3B9B" w:rsidR="00A04E2B" w:rsidRPr="00DF1C53" w:rsidRDefault="00DF1C53" w:rsidP="00DF1C53">
      <w:pPr>
        <w:pStyle w:val="Caption"/>
        <w:spacing w:after="0"/>
        <w:jc w:val="center"/>
        <w:rPr>
          <w:rFonts w:ascii="Times New Roman" w:hAnsi="Times New Roman" w:cs="Times New Roman"/>
          <w:i w:val="0"/>
          <w:iCs w:val="0"/>
          <w:color w:val="auto"/>
          <w:sz w:val="22"/>
          <w:szCs w:val="22"/>
        </w:rPr>
      </w:pPr>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0</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p>
    <w:p w14:paraId="310132A7" w14:textId="13F8AC56" w:rsidR="004F5F86" w:rsidRPr="0033439D" w:rsidRDefault="004F5F86"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189" w:name="_Toc86087022"/>
      <w:r w:rsidRPr="0042096B">
        <w:t>Hasil</w:t>
      </w:r>
      <w:bookmarkEnd w:id="189"/>
    </w:p>
    <w:p w14:paraId="3C911695" w14:textId="36565594" w:rsidR="0033638D" w:rsidRDefault="0033638D" w:rsidP="0033638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291DD7F9" w14:textId="78F330B0" w:rsidR="00096C94" w:rsidRDefault="00096C94" w:rsidP="00DA69C9">
      <w:pPr>
        <w:spacing w:after="0" w:line="276" w:lineRule="auto"/>
        <w:jc w:val="both"/>
        <w:rPr>
          <w:rFonts w:ascii="Times New Roman" w:hAnsi="Times New Roman" w:cs="Times New Roman"/>
          <w:sz w:val="24"/>
          <w:szCs w:val="24"/>
        </w:rPr>
      </w:pPr>
    </w:p>
    <w:p w14:paraId="249FC9D9" w14:textId="77777777" w:rsidR="00096C94" w:rsidRPr="0033638D" w:rsidRDefault="00096C94" w:rsidP="00DA69C9">
      <w:pPr>
        <w:spacing w:after="0" w:line="276" w:lineRule="auto"/>
        <w:jc w:val="both"/>
        <w:rPr>
          <w:rFonts w:ascii="Times New Roman" w:hAnsi="Times New Roman" w:cs="Times New Roman"/>
          <w:sz w:val="24"/>
          <w:szCs w:val="24"/>
        </w:rPr>
      </w:pPr>
    </w:p>
    <w:p w14:paraId="145069CF" w14:textId="053AAC34" w:rsidR="001A26D3" w:rsidRDefault="007901BB" w:rsidP="00581584">
      <w:pPr>
        <w:pStyle w:val="SubBabBab4"/>
      </w:pPr>
      <w:r>
        <w:lastRenderedPageBreak/>
        <w:t>Hasil Preprocessing</w:t>
      </w:r>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348F5E38"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3AF3980A"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3BE948B"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di bawah ini.</w:t>
      </w:r>
    </w:p>
    <w:p w14:paraId="70113F0D" w14:textId="486DE562" w:rsidR="00F40557" w:rsidRDefault="00F40557" w:rsidP="001B3AC9">
      <w:pPr>
        <w:spacing w:after="0" w:line="240" w:lineRule="auto"/>
        <w:rPr>
          <w:rFonts w:ascii="Times New Roman" w:hAnsi="Times New Roman" w:cs="Times New Roman"/>
          <w:sz w:val="24"/>
          <w:szCs w:val="24"/>
        </w:rPr>
      </w:pPr>
    </w:p>
    <w:p w14:paraId="756DD05F" w14:textId="0EBF623B"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602257">
        <w:tc>
          <w:tcPr>
            <w:tcW w:w="1097"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9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097"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97"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97"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97"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97"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98"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602257">
        <w:tc>
          <w:tcPr>
            <w:tcW w:w="1097"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9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097"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97"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97"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98"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602257" w:rsidRPr="00D61812" w14:paraId="3794C28E" w14:textId="77777777" w:rsidTr="00602257">
        <w:tc>
          <w:tcPr>
            <w:tcW w:w="1097" w:type="dxa"/>
          </w:tcPr>
          <w:p w14:paraId="4E6A110F" w14:textId="26FD6416"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97" w:type="dxa"/>
          </w:tcPr>
          <w:p w14:paraId="561D434A" w14:textId="26DE1D1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097" w:type="dxa"/>
          </w:tcPr>
          <w:p w14:paraId="3BAB5BBA" w14:textId="2F514C3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97" w:type="dxa"/>
          </w:tcPr>
          <w:p w14:paraId="37EAD35A" w14:textId="7AC9C104"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97" w:type="dxa"/>
          </w:tcPr>
          <w:p w14:paraId="46BAE2EF" w14:textId="009B417D"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0AA0D05B" w14:textId="045D0149"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5665EB41" w14:textId="42014F7E"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98" w:type="dxa"/>
          </w:tcPr>
          <w:p w14:paraId="1EFEFF4C" w14:textId="4DDA52BE"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602257" w:rsidRPr="00D61812" w14:paraId="69B46302" w14:textId="77777777" w:rsidTr="00602257">
        <w:tc>
          <w:tcPr>
            <w:tcW w:w="1097" w:type="dxa"/>
          </w:tcPr>
          <w:p w14:paraId="60F8810C" w14:textId="61F557F6"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97" w:type="dxa"/>
          </w:tcPr>
          <w:p w14:paraId="387BA3CB" w14:textId="1C524F92" w:rsidR="00602257" w:rsidRPr="00BA3AA2" w:rsidRDefault="00D61812" w:rsidP="00BA3AA2">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097" w:type="dxa"/>
          </w:tcPr>
          <w:p w14:paraId="7A4774F0" w14:textId="5CE4EA43"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97" w:type="dxa"/>
          </w:tcPr>
          <w:p w14:paraId="225E255B" w14:textId="00F70AED"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97" w:type="dxa"/>
          </w:tcPr>
          <w:p w14:paraId="10CBEBCE" w14:textId="5F2C085D"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7A21E5D8" w14:textId="7F06F65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017B8F86" w14:textId="47535D01"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98" w:type="dxa"/>
          </w:tcPr>
          <w:p w14:paraId="7C3DCB7D" w14:textId="4BA50EED"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602257" w:rsidRPr="00D61812" w14:paraId="745E515A" w14:textId="77777777" w:rsidTr="00602257">
        <w:tc>
          <w:tcPr>
            <w:tcW w:w="1097" w:type="dxa"/>
          </w:tcPr>
          <w:p w14:paraId="48473EFC" w14:textId="1C3C6C8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97" w:type="dxa"/>
          </w:tcPr>
          <w:p w14:paraId="70481BAA" w14:textId="5BFEB978"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097" w:type="dxa"/>
          </w:tcPr>
          <w:p w14:paraId="195A4BF6" w14:textId="3C3A2A53" w:rsidR="00602257" w:rsidRPr="00800476" w:rsidRDefault="00D61812" w:rsidP="00800476">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97" w:type="dxa"/>
          </w:tcPr>
          <w:p w14:paraId="3820D1F1" w14:textId="6B714C2D"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97" w:type="dxa"/>
          </w:tcPr>
          <w:p w14:paraId="5E22DF85" w14:textId="3749BB38"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7AE5CA67" w14:textId="4925DAAC"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5C92D07F" w14:textId="6423CD19"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8" w:type="dxa"/>
          </w:tcPr>
          <w:p w14:paraId="07557461" w14:textId="163A7404"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602257" w:rsidRPr="00D61812" w14:paraId="146AFCDE" w14:textId="77777777" w:rsidTr="00602257">
        <w:tc>
          <w:tcPr>
            <w:tcW w:w="1097" w:type="dxa"/>
          </w:tcPr>
          <w:p w14:paraId="6163D8AA" w14:textId="551B7F88"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97" w:type="dxa"/>
          </w:tcPr>
          <w:p w14:paraId="4E7BCC0C" w14:textId="561E0F14"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097" w:type="dxa"/>
          </w:tcPr>
          <w:p w14:paraId="7E4FBD79" w14:textId="5FBA18D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97" w:type="dxa"/>
          </w:tcPr>
          <w:p w14:paraId="5424D859" w14:textId="14A71609"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97" w:type="dxa"/>
          </w:tcPr>
          <w:p w14:paraId="248C9EE2" w14:textId="22A013B6"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41B801B1" w14:textId="4C42DB9D"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97" w:type="dxa"/>
          </w:tcPr>
          <w:p w14:paraId="4B25C8FA" w14:textId="316D1429"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98" w:type="dxa"/>
          </w:tcPr>
          <w:p w14:paraId="039C0B52" w14:textId="5B816FBB"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F82991D" w14:textId="6F482F6A" w:rsidR="008262F0" w:rsidRDefault="008262F0" w:rsidP="006811F9">
      <w:pPr>
        <w:spacing w:after="0" w:line="240" w:lineRule="auto"/>
        <w:rPr>
          <w:rFonts w:ascii="Times New Roman" w:hAnsi="Times New Roman" w:cs="Times New Roman"/>
          <w:sz w:val="24"/>
          <w:szCs w:val="24"/>
        </w:rPr>
      </w:pPr>
    </w:p>
    <w:p w14:paraId="002E3734" w14:textId="77777777" w:rsidR="008A52C0" w:rsidRDefault="008A52C0" w:rsidP="00A05C16">
      <w:pPr>
        <w:spacing w:after="0" w:line="276" w:lineRule="auto"/>
        <w:jc w:val="both"/>
        <w:rPr>
          <w:rFonts w:ascii="Times New Roman" w:hAnsi="Times New Roman" w:cs="Times New Roman"/>
          <w:sz w:val="24"/>
          <w:szCs w:val="24"/>
        </w:rPr>
      </w:pPr>
    </w:p>
    <w:p w14:paraId="57F9EF8B" w14:textId="04C477A2" w:rsidR="001D6C44" w:rsidRPr="00E700F6" w:rsidRDefault="008262F0" w:rsidP="00A05C16">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D6C44">
        <w:rPr>
          <w:rFonts w:ascii="Times New Roman" w:hAnsi="Times New Roman" w:cs="Times New Roman"/>
          <w:sz w:val="24"/>
          <w:szCs w:val="24"/>
        </w:rPr>
        <w:t xml:space="preserve"> </w:t>
      </w:r>
    </w:p>
    <w:p w14:paraId="21EC29D0" w14:textId="077DB623" w:rsidR="00E40277" w:rsidRDefault="007901BB" w:rsidP="00581584">
      <w:pPr>
        <w:pStyle w:val="SubBabBab4"/>
      </w:pPr>
      <w:r>
        <w:lastRenderedPageBreak/>
        <w:t>Hasil Training</w:t>
      </w:r>
    </w:p>
    <w:p w14:paraId="7CC1021A" w14:textId="6CF3315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4</w:t>
      </w:r>
      <w:r w:rsidR="00004652">
        <w:rPr>
          <w:rFonts w:ascii="Times New Roman" w:hAnsi="Times New Roman" w:cs="Times New Roman"/>
          <w:sz w:val="24"/>
          <w:szCs w:val="24"/>
        </w:rPr>
        <w:t xml:space="preserve"> di bawah ini.</w:t>
      </w:r>
    </w:p>
    <w:p w14:paraId="4C10D361" w14:textId="77777777" w:rsidR="00A3055C" w:rsidRDefault="00A3055C" w:rsidP="00565CA3">
      <w:pPr>
        <w:spacing w:after="0" w:line="240" w:lineRule="auto"/>
        <w:rPr>
          <w:rFonts w:ascii="Times New Roman" w:hAnsi="Times New Roman" w:cs="Times New Roman"/>
          <w:sz w:val="24"/>
          <w:szCs w:val="24"/>
        </w:rPr>
      </w:pPr>
    </w:p>
    <w:p w14:paraId="181B4559" w14:textId="51CCAB1E"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5BD54794"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4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tree dapat dilihat pada Gambar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0D02EF62" w14:textId="77777777" w:rsidR="00B8735B" w:rsidRDefault="00F733A9" w:rsidP="00B8735B">
      <w:pPr>
        <w:keepNext/>
        <w:spacing w:after="0" w:line="240" w:lineRule="auto"/>
        <w:jc w:val="center"/>
      </w:pPr>
      <w:r>
        <w:rPr>
          <w:rFonts w:ascii="Times New Roman" w:hAnsi="Times New Roman" w:cs="Times New Roman"/>
          <w:noProof/>
          <w:sz w:val="24"/>
          <w:szCs w:val="24"/>
        </w:rPr>
        <w:drawing>
          <wp:inline distT="0" distB="0" distL="0" distR="0" wp14:anchorId="061A3678" wp14:editId="22D5A658">
            <wp:extent cx="5211040" cy="1615440"/>
            <wp:effectExtent l="19050" t="19050" r="27940" b="22860"/>
            <wp:docPr id="62" name="Picture 6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rada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14355" cy="1616468"/>
                    </a:xfrm>
                    <a:prstGeom prst="rect">
                      <a:avLst/>
                    </a:prstGeom>
                    <a:ln w="6350">
                      <a:solidFill>
                        <a:schemeClr val="tx1"/>
                      </a:solidFill>
                    </a:ln>
                  </pic:spPr>
                </pic:pic>
              </a:graphicData>
            </a:graphic>
          </wp:inline>
        </w:drawing>
      </w:r>
    </w:p>
    <w:p w14:paraId="7CCE3D71" w14:textId="2FFA5E0E" w:rsidR="00F92BF4" w:rsidRPr="00B8735B" w:rsidRDefault="00B8735B" w:rsidP="00B8735B">
      <w:pPr>
        <w:pStyle w:val="Caption"/>
        <w:spacing w:after="0"/>
        <w:jc w:val="center"/>
        <w:rPr>
          <w:rFonts w:ascii="Times New Roman" w:hAnsi="Times New Roman" w:cs="Times New Roman"/>
          <w:i w:val="0"/>
          <w:iCs w:val="0"/>
          <w:color w:val="auto"/>
          <w:sz w:val="22"/>
          <w:szCs w:val="22"/>
        </w:rPr>
      </w:pPr>
      <w:r w:rsidRPr="00B8735B">
        <w:rPr>
          <w:rFonts w:ascii="Times New Roman" w:hAnsi="Times New Roman" w:cs="Times New Roman"/>
          <w:b/>
          <w:bCs/>
          <w:i w:val="0"/>
          <w:iCs w:val="0"/>
          <w:color w:val="auto"/>
          <w:sz w:val="22"/>
          <w:szCs w:val="22"/>
        </w:rPr>
        <w:t xml:space="preserve">Gambar 4. </w:t>
      </w:r>
      <w:r w:rsidRPr="00B8735B">
        <w:rPr>
          <w:rFonts w:ascii="Times New Roman" w:hAnsi="Times New Roman" w:cs="Times New Roman"/>
          <w:b/>
          <w:bCs/>
          <w:i w:val="0"/>
          <w:iCs w:val="0"/>
          <w:color w:val="auto"/>
          <w:sz w:val="22"/>
          <w:szCs w:val="22"/>
        </w:rPr>
        <w:fldChar w:fldCharType="begin"/>
      </w:r>
      <w:r w:rsidRPr="00B8735B">
        <w:rPr>
          <w:rFonts w:ascii="Times New Roman" w:hAnsi="Times New Roman" w:cs="Times New Roman"/>
          <w:b/>
          <w:bCs/>
          <w:i w:val="0"/>
          <w:iCs w:val="0"/>
          <w:color w:val="auto"/>
          <w:sz w:val="22"/>
          <w:szCs w:val="22"/>
        </w:rPr>
        <w:instrText xml:space="preserve"> SEQ Gambar_4. \* ARABIC </w:instrText>
      </w:r>
      <w:r w:rsidRPr="00B8735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w:t>
      </w:r>
      <w:r w:rsidRPr="00B8735B">
        <w:rPr>
          <w:rFonts w:ascii="Times New Roman" w:hAnsi="Times New Roman" w:cs="Times New Roman"/>
          <w:b/>
          <w:bCs/>
          <w:i w:val="0"/>
          <w:iCs w:val="0"/>
          <w:color w:val="auto"/>
          <w:sz w:val="22"/>
          <w:szCs w:val="22"/>
        </w:rPr>
        <w:fldChar w:fldCharType="end"/>
      </w:r>
      <w:r w:rsidRPr="00B8735B">
        <w:rPr>
          <w:rFonts w:ascii="Times New Roman" w:hAnsi="Times New Roman" w:cs="Times New Roman"/>
          <w:i w:val="0"/>
          <w:iCs w:val="0"/>
          <w:color w:val="auto"/>
          <w:sz w:val="22"/>
          <w:szCs w:val="22"/>
        </w:rPr>
        <w:t xml:space="preserve"> Hasil Tree Yang Dibuat</w:t>
      </w:r>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r>
        <w:t>Hasil Pengujian</w:t>
      </w:r>
      <w:r w:rsidR="00E033A6">
        <w:t xml:space="preserve"> Model</w:t>
      </w:r>
    </w:p>
    <w:p w14:paraId="6F20DF76" w14:textId="474541A2" w:rsidR="00063CF8" w:rsidRDefault="006C0429" w:rsidP="006C042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lastRenderedPageBreak/>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46A60CBF" w:rsidR="00086C6E" w:rsidRPr="002B052A" w:rsidRDefault="002B052A" w:rsidP="002B052A">
      <w:pPr>
        <w:pStyle w:val="Caption"/>
        <w:spacing w:after="0"/>
        <w:jc w:val="center"/>
        <w:rPr>
          <w:rFonts w:ascii="Times New Roman" w:hAnsi="Times New Roman" w:cs="Times New Roman"/>
          <w:i w:val="0"/>
          <w:iCs w:val="0"/>
          <w:color w:val="auto"/>
          <w:sz w:val="22"/>
          <w:szCs w:val="22"/>
        </w:rPr>
      </w:pPr>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64B2062C" w:rsidR="00FD6A19" w:rsidRPr="003062A1" w:rsidRDefault="003062A1" w:rsidP="003062A1">
      <w:pPr>
        <w:pStyle w:val="Caption"/>
        <w:spacing w:after="0"/>
        <w:jc w:val="center"/>
        <w:rPr>
          <w:rFonts w:ascii="Times New Roman" w:hAnsi="Times New Roman" w:cs="Times New Roman"/>
          <w:i w:val="0"/>
          <w:iCs w:val="0"/>
          <w:color w:val="auto"/>
          <w:sz w:val="22"/>
          <w:szCs w:val="22"/>
        </w:rPr>
      </w:pPr>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p>
    <w:p w14:paraId="57531F1C" w14:textId="08639A7F" w:rsidR="00FD6A19" w:rsidRDefault="00FD6A19" w:rsidP="003062A1">
      <w:pPr>
        <w:spacing w:after="0" w:line="240" w:lineRule="auto"/>
        <w:jc w:val="both"/>
        <w:rPr>
          <w:rFonts w:ascii="Times New Roman" w:hAnsi="Times New Roman" w:cs="Times New Roman"/>
          <w:sz w:val="24"/>
          <w:szCs w:val="24"/>
        </w:rPr>
      </w:pPr>
    </w:p>
    <w:p w14:paraId="0B8D590F" w14:textId="12BBCEAD" w:rsidR="00FD6A19" w:rsidRDefault="0098100E" w:rsidP="00E92B2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r>
        <w:t xml:space="preserve">Hasil </w:t>
      </w:r>
      <w:r w:rsidR="00751CCD">
        <w:t xml:space="preserve">dan </w:t>
      </w:r>
      <w:r>
        <w:t>Pengujian Aplikasi</w:t>
      </w:r>
    </w:p>
    <w:p w14:paraId="432CA8F5" w14:textId="5B014A54"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yang dibuat dapat dilihat pada </w:t>
      </w:r>
      <w:r w:rsidR="00EC52BE">
        <w:rPr>
          <w:rFonts w:ascii="Times New Roman" w:hAnsi="Times New Roman" w:cs="Times New Roman"/>
          <w:sz w:val="24"/>
          <w:szCs w:val="24"/>
        </w:rPr>
        <w:t>g</w:t>
      </w:r>
      <w:r w:rsidR="005C4936">
        <w:rPr>
          <w:rFonts w:ascii="Times New Roman" w:hAnsi="Times New Roman" w:cs="Times New Roman"/>
          <w:sz w:val="24"/>
          <w:szCs w:val="24"/>
        </w:rPr>
        <w:t>ambar</w:t>
      </w:r>
      <w:r w:rsidR="00EC52BE">
        <w:rPr>
          <w:rFonts w:ascii="Times New Roman" w:hAnsi="Times New Roman" w:cs="Times New Roman"/>
          <w:sz w:val="24"/>
          <w:szCs w:val="24"/>
        </w:rPr>
        <w:t>-gambar</w:t>
      </w:r>
      <w:r w:rsidR="005C4936">
        <w:rPr>
          <w:rFonts w:ascii="Times New Roman" w:hAnsi="Times New Roman" w:cs="Times New Roman"/>
          <w:sz w:val="24"/>
          <w:szCs w:val="24"/>
        </w:rPr>
        <w:t xml:space="preserve"> di bawah ini.</w:t>
      </w: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lastRenderedPageBreak/>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523620FD" w:rsidR="00E16553" w:rsidRPr="00C369DB" w:rsidRDefault="00C369DB" w:rsidP="00C369DB">
      <w:pPr>
        <w:pStyle w:val="Caption"/>
        <w:spacing w:after="0"/>
        <w:jc w:val="center"/>
        <w:rPr>
          <w:rFonts w:ascii="Times New Roman" w:hAnsi="Times New Roman" w:cs="Times New Roman"/>
          <w:i w:val="0"/>
          <w:iCs w:val="0"/>
          <w:color w:val="auto"/>
          <w:sz w:val="22"/>
          <w:szCs w:val="22"/>
        </w:rPr>
      </w:pPr>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p>
    <w:p w14:paraId="4E09F7EE" w14:textId="20275742" w:rsidR="00E16553" w:rsidRDefault="00E16553"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13D12E80" w:rsidR="00DE3CFD" w:rsidRPr="00594CEE" w:rsidRDefault="00594CEE" w:rsidP="00594CEE">
      <w:pPr>
        <w:pStyle w:val="Caption"/>
        <w:spacing w:after="0"/>
        <w:jc w:val="center"/>
        <w:rPr>
          <w:rFonts w:ascii="Times New Roman" w:hAnsi="Times New Roman" w:cs="Times New Roman"/>
          <w:i w:val="0"/>
          <w:iCs w:val="0"/>
          <w:color w:val="auto"/>
          <w:sz w:val="22"/>
          <w:szCs w:val="22"/>
        </w:rPr>
      </w:pPr>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p>
    <w:p w14:paraId="0F8885FE" w14:textId="4658E5C4" w:rsidR="00DE3CFD" w:rsidRDefault="00DE3CFD" w:rsidP="00F62DA6">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3CEC39C6" w:rsidR="00DE3CFD" w:rsidRPr="00F62DA6" w:rsidRDefault="00F62DA6" w:rsidP="00F62DA6">
      <w:pPr>
        <w:pStyle w:val="Caption"/>
        <w:spacing w:after="0"/>
        <w:jc w:val="center"/>
        <w:rPr>
          <w:rFonts w:ascii="Times New Roman" w:hAnsi="Times New Roman" w:cs="Times New Roman"/>
          <w:i w:val="0"/>
          <w:iCs w:val="0"/>
          <w:color w:val="auto"/>
          <w:sz w:val="22"/>
          <w:szCs w:val="22"/>
        </w:rPr>
      </w:pPr>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p>
    <w:p w14:paraId="51186343" w14:textId="6B48FBA2" w:rsidR="00DE3CFD" w:rsidRDefault="00DE3CFD"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lastRenderedPageBreak/>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7011E9C7" w:rsidR="00DE3CFD" w:rsidRPr="00031D6A" w:rsidRDefault="00031D6A" w:rsidP="00031D6A">
      <w:pPr>
        <w:pStyle w:val="Caption"/>
        <w:spacing w:after="0"/>
        <w:jc w:val="center"/>
        <w:rPr>
          <w:rFonts w:ascii="Times New Roman" w:hAnsi="Times New Roman" w:cs="Times New Roman"/>
          <w:i w:val="0"/>
          <w:iCs w:val="0"/>
          <w:color w:val="auto"/>
          <w:sz w:val="22"/>
          <w:szCs w:val="22"/>
        </w:rPr>
      </w:pPr>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3C8ED259"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5</w:t>
      </w:r>
      <w:r w:rsidR="002F7740">
        <w:rPr>
          <w:rFonts w:ascii="Times New Roman" w:hAnsi="Times New Roman" w:cs="Times New Roman"/>
          <w:sz w:val="24"/>
          <w:szCs w:val="24"/>
        </w:rPr>
        <w:t xml:space="preserve"> di bawah ini.</w:t>
      </w:r>
    </w:p>
    <w:p w14:paraId="702C35DD" w14:textId="77777777" w:rsidR="00CC746F" w:rsidRDefault="00CC746F" w:rsidP="00CC746F">
      <w:pPr>
        <w:spacing w:after="0" w:line="240" w:lineRule="auto"/>
        <w:rPr>
          <w:rFonts w:ascii="Times New Roman" w:hAnsi="Times New Roman" w:cs="Times New Roman"/>
          <w:sz w:val="24"/>
          <w:szCs w:val="24"/>
        </w:rPr>
      </w:pPr>
    </w:p>
    <w:p w14:paraId="163D6CAD" w14:textId="71EBFA78"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3AB87EE7" w14:textId="77777777" w:rsidTr="00FF7681">
        <w:tc>
          <w:tcPr>
            <w:tcW w:w="715" w:type="dxa"/>
          </w:tcPr>
          <w:p w14:paraId="24685EC0" w14:textId="1EBD3ABE"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5307A751" w14:textId="792A856B" w:rsidR="00CC746F" w:rsidRPr="00CB6C33" w:rsidRDefault="0081447B" w:rsidP="0081447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67AAB7C6" w14:textId="36950CD5" w:rsidR="00CC746F" w:rsidRPr="00CB6C33" w:rsidRDefault="008B4ABD" w:rsidP="00545397">
            <w:pPr>
              <w:spacing w:line="276" w:lineRule="auto"/>
              <w:rPr>
                <w:rFonts w:ascii="Times New Roman" w:hAnsi="Times New Roman" w:cs="Times New Roman"/>
                <w:sz w:val="20"/>
                <w:szCs w:val="20"/>
              </w:rPr>
            </w:pPr>
            <w:r>
              <w:rPr>
                <w:rFonts w:ascii="Times New Roman" w:hAnsi="Times New Roman" w:cs="Times New Roman"/>
                <w:sz w:val="20"/>
                <w:szCs w:val="20"/>
              </w:rPr>
              <w:t>Menampilkan langkah-langkah</w:t>
            </w:r>
            <w:r w:rsidR="00545397">
              <w:rPr>
                <w:rFonts w:ascii="Times New Roman" w:hAnsi="Times New Roman" w:cs="Times New Roman"/>
                <w:sz w:val="20"/>
                <w:szCs w:val="20"/>
              </w:rPr>
              <w:t xml:space="preserve"> pada tahap</w:t>
            </w:r>
            <w:r>
              <w:rPr>
                <w:rFonts w:ascii="Times New Roman" w:hAnsi="Times New Roman" w:cs="Times New Roman"/>
                <w:sz w:val="20"/>
                <w:szCs w:val="20"/>
              </w:rPr>
              <w:t xml:space="preserve"> </w:t>
            </w:r>
            <w:r w:rsidRPr="00545397">
              <w:rPr>
                <w:rFonts w:ascii="Times New Roman" w:hAnsi="Times New Roman" w:cs="Times New Roman"/>
                <w:i/>
                <w:iCs/>
                <w:sz w:val="20"/>
                <w:szCs w:val="20"/>
              </w:rPr>
              <w:t>preprocessing</w:t>
            </w:r>
          </w:p>
        </w:tc>
        <w:tc>
          <w:tcPr>
            <w:tcW w:w="2110" w:type="dxa"/>
          </w:tcPr>
          <w:p w14:paraId="1B590F9B" w14:textId="5A70B86C" w:rsidR="00CC746F" w:rsidRPr="00CB6C33" w:rsidRDefault="00C81732" w:rsidP="00C81732">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2B87DA2" w14:textId="7AF1AE5B"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3101344A" w14:textId="77777777" w:rsidTr="00FF7681">
        <w:tc>
          <w:tcPr>
            <w:tcW w:w="715" w:type="dxa"/>
          </w:tcPr>
          <w:p w14:paraId="52E92F98" w14:textId="3423AD9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56D3C597" w14:textId="560ECFBF" w:rsidR="00CC746F" w:rsidRPr="00CB6C33" w:rsidRDefault="001C26B7" w:rsidP="001C26B7">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55016DD" w14:textId="65C4F60F" w:rsidR="00CC746F" w:rsidRPr="00CB6C33" w:rsidRDefault="001C26B7"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3C89CA11" w14:textId="3D50975F" w:rsidR="00CC746F" w:rsidRPr="00CB6C33" w:rsidRDefault="001C26B7" w:rsidP="001C26B7">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0D19C758" w14:textId="62A08822"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6439BD6D" w14:textId="77777777" w:rsidTr="00FF7681">
        <w:tc>
          <w:tcPr>
            <w:tcW w:w="715" w:type="dxa"/>
          </w:tcPr>
          <w:p w14:paraId="163FD300" w14:textId="23B4FAA1"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298E71DB" w14:textId="4F3F6433" w:rsidR="00CC746F" w:rsidRPr="00CB6C33" w:rsidRDefault="00B2083F" w:rsidP="00B2083F">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58B2A3A4" w14:textId="33C5FE38" w:rsidR="00CC746F" w:rsidRPr="00CB6C33" w:rsidRDefault="000C41D2" w:rsidP="000C41D2">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583CB68C" w14:textId="626226C1" w:rsidR="00CC746F" w:rsidRPr="00CB6C33" w:rsidRDefault="00836DDD" w:rsidP="00836DDD">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2C340F3F" w14:textId="18C99F5B"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1D075C82" w14:textId="07BCDE40" w:rsidR="009D3ED1" w:rsidRDefault="009D3ED1" w:rsidP="002B65A6">
      <w:pPr>
        <w:spacing w:after="0" w:line="240" w:lineRule="auto"/>
        <w:jc w:val="both"/>
        <w:rPr>
          <w:rFonts w:ascii="Times New Roman" w:hAnsi="Times New Roman" w:cs="Times New Roman"/>
          <w:sz w:val="24"/>
          <w:szCs w:val="24"/>
        </w:rPr>
      </w:pPr>
    </w:p>
    <w:p w14:paraId="229B287E" w14:textId="6FD682F2"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6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723EDB94" w14:textId="297FD028" w:rsidR="00F24941" w:rsidRPr="00F24941" w:rsidRDefault="00F24941" w:rsidP="00F24941">
      <w:pPr>
        <w:pStyle w:val="Caption"/>
        <w:keepNext/>
        <w:spacing w:after="0"/>
        <w:jc w:val="center"/>
        <w:rPr>
          <w:rFonts w:ascii="Times New Roman" w:hAnsi="Times New Roman" w:cs="Times New Roman"/>
          <w:i w:val="0"/>
          <w:iCs w:val="0"/>
          <w:color w:val="auto"/>
          <w:sz w:val="22"/>
          <w:szCs w:val="22"/>
        </w:rPr>
      </w:pPr>
      <w:r w:rsidRPr="00F24941">
        <w:rPr>
          <w:rFonts w:ascii="Times New Roman" w:hAnsi="Times New Roman" w:cs="Times New Roman"/>
          <w:b/>
          <w:bCs/>
          <w:i w:val="0"/>
          <w:iCs w:val="0"/>
          <w:color w:val="auto"/>
          <w:sz w:val="22"/>
          <w:szCs w:val="22"/>
        </w:rPr>
        <w:lastRenderedPageBreak/>
        <w:t xml:space="preserve">Tabel 4. </w:t>
      </w:r>
      <w:r w:rsidRPr="00F24941">
        <w:rPr>
          <w:rFonts w:ascii="Times New Roman" w:hAnsi="Times New Roman" w:cs="Times New Roman"/>
          <w:b/>
          <w:bCs/>
          <w:i w:val="0"/>
          <w:iCs w:val="0"/>
          <w:color w:val="auto"/>
          <w:sz w:val="22"/>
          <w:szCs w:val="22"/>
        </w:rPr>
        <w:fldChar w:fldCharType="begin"/>
      </w:r>
      <w:r w:rsidRPr="00F24941">
        <w:rPr>
          <w:rFonts w:ascii="Times New Roman" w:hAnsi="Times New Roman" w:cs="Times New Roman"/>
          <w:b/>
          <w:bCs/>
          <w:i w:val="0"/>
          <w:iCs w:val="0"/>
          <w:color w:val="auto"/>
          <w:sz w:val="22"/>
          <w:szCs w:val="22"/>
        </w:rPr>
        <w:instrText xml:space="preserve"> SEQ Tabel_4. \* ARABIC </w:instrText>
      </w:r>
      <w:r w:rsidRPr="00F24941">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6</w:t>
      </w:r>
      <w:r w:rsidRPr="00F24941">
        <w:rPr>
          <w:rFonts w:ascii="Times New Roman" w:hAnsi="Times New Roman" w:cs="Times New Roman"/>
          <w:b/>
          <w:bCs/>
          <w:i w:val="0"/>
          <w:iCs w:val="0"/>
          <w:color w:val="auto"/>
          <w:sz w:val="22"/>
          <w:szCs w:val="22"/>
        </w:rPr>
        <w:fldChar w:fldCharType="end"/>
      </w:r>
      <w:r w:rsidRPr="00F24941">
        <w:rPr>
          <w:rFonts w:ascii="Times New Roman" w:hAnsi="Times New Roman" w:cs="Times New Roman"/>
          <w:i w:val="0"/>
          <w:iCs w:val="0"/>
          <w:color w:val="auto"/>
          <w:sz w:val="22"/>
          <w:szCs w:val="22"/>
        </w:rPr>
        <w:t xml:space="preserve"> Hasil Pengujian</w:t>
      </w:r>
      <w:r w:rsidR="00AF3F6F">
        <w:rPr>
          <w:rFonts w:ascii="Times New Roman" w:hAnsi="Times New Roman" w:cs="Times New Roman"/>
          <w:i w:val="0"/>
          <w:iCs w:val="0"/>
          <w:color w:val="auto"/>
          <w:sz w:val="22"/>
          <w:szCs w:val="22"/>
        </w:rPr>
        <w:t xml:space="preserve"> Endpoint</w:t>
      </w:r>
      <w:r w:rsidRPr="00F24941">
        <w:rPr>
          <w:rFonts w:ascii="Times New Roman" w:hAnsi="Times New Roman" w:cs="Times New Roman"/>
          <w:i w:val="0"/>
          <w:iCs w:val="0"/>
          <w:color w:val="auto"/>
          <w:sz w:val="22"/>
          <w:szCs w:val="22"/>
        </w:rPr>
        <w:t xml:space="preserve"> API</w:t>
      </w:r>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DB6BF8" w14:textId="77777777" w:rsidTr="00A41731">
        <w:tc>
          <w:tcPr>
            <w:tcW w:w="696" w:type="dxa"/>
          </w:tcPr>
          <w:p w14:paraId="2573F22E" w14:textId="6695424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C0758CD" w14:textId="77777777" w:rsidTr="00A41731">
        <w:tc>
          <w:tcPr>
            <w:tcW w:w="696" w:type="dxa"/>
          </w:tcPr>
          <w:p w14:paraId="16C9FDAF" w14:textId="7E176DD6"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6B15C8" w14:textId="77777777" w:rsidTr="00A41731">
        <w:tc>
          <w:tcPr>
            <w:tcW w:w="696" w:type="dxa"/>
          </w:tcPr>
          <w:p w14:paraId="70E6916D" w14:textId="4B2489F4"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4DC8B805" w14:textId="77777777" w:rsidTr="00A41731">
        <w:tc>
          <w:tcPr>
            <w:tcW w:w="696" w:type="dxa"/>
          </w:tcPr>
          <w:p w14:paraId="412F8EC5" w14:textId="3E917A7F"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Dapat menampilkan data dal</w:t>
            </w:r>
            <w:r w:rsidR="006B5796">
              <w:rPr>
                <w:rFonts w:ascii="Times New Roman" w:hAnsi="Times New Roman" w:cs="Times New Roman"/>
                <w:sz w:val="20"/>
                <w:szCs w:val="20"/>
              </w:rPr>
              <w:t>a</w:t>
            </w:r>
            <w:r>
              <w:rPr>
                <w:rFonts w:ascii="Times New Roman" w:hAnsi="Times New Roman" w:cs="Times New Roman"/>
                <w:sz w:val="20"/>
                <w:szCs w:val="20"/>
              </w:rPr>
              <w:t>m bentuk JSON</w:t>
            </w:r>
          </w:p>
        </w:tc>
        <w:tc>
          <w:tcPr>
            <w:tcW w:w="1250" w:type="dxa"/>
          </w:tcPr>
          <w:p w14:paraId="3FD44786" w14:textId="427570CA"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5EEDEDED" w14:textId="77777777" w:rsidTr="00A41731">
        <w:tc>
          <w:tcPr>
            <w:tcW w:w="696" w:type="dxa"/>
          </w:tcPr>
          <w:p w14:paraId="28487794" w14:textId="3F9A226E"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F20217C" w14:textId="545A2DAD"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0EB17F25" w14:textId="5C875114"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A6773E6" w14:textId="529BB3D0" w:rsidR="00C82B80" w:rsidRPr="00344C30" w:rsidRDefault="007C4D2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7DD62700" w14:textId="235F9FA6" w:rsidR="00C82B80" w:rsidRPr="00344C30" w:rsidRDefault="00C64297"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1BA33326" w14:textId="2E74DD76"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1CFE0D83" w14:textId="77777777" w:rsidTr="00A41731">
        <w:tc>
          <w:tcPr>
            <w:tcW w:w="696" w:type="dxa"/>
          </w:tcPr>
          <w:p w14:paraId="68CD94FB" w14:textId="7CE0CE88"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31D95300" w14:textId="14C91C02"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7951FD77" w14:textId="4E3E4701"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75AF99" w14:textId="4B2DAE2A" w:rsidR="00C82B80" w:rsidRPr="00344C30" w:rsidRDefault="00EA3E2C" w:rsidP="006E69F6">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12DE53AE" w14:textId="3B90762C" w:rsidR="00C82B80" w:rsidRPr="00344C30" w:rsidRDefault="00EA3E2C"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63CFE8B" w14:textId="5460B6CE"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9D658A7" w14:textId="77777777" w:rsidTr="00A41731">
        <w:tc>
          <w:tcPr>
            <w:tcW w:w="696" w:type="dxa"/>
          </w:tcPr>
          <w:p w14:paraId="59592D89" w14:textId="35DFC627"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4D34BD88" w14:textId="368D1895"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7B57DF4C" w14:textId="4636C9EE"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51E5F17" w14:textId="176D1B78" w:rsidR="00C82B80" w:rsidRPr="00344C30" w:rsidRDefault="00B94427" w:rsidP="006E69F6">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2932F88E" w14:textId="097D5F84" w:rsidR="00C82B80" w:rsidRPr="00344C30" w:rsidRDefault="00B94427"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763B86" w14:textId="1D51ECDB"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190" w:name="_Toc86087025"/>
      <w:r w:rsidRPr="0042096B">
        <w:t>Pembahasan</w:t>
      </w:r>
      <w:bookmarkEnd w:id="190"/>
    </w:p>
    <w:p w14:paraId="1AB0664B" w14:textId="183BDD01" w:rsidR="006D210E" w:rsidRPr="0042096B" w:rsidRDefault="006D210E" w:rsidP="00581584">
      <w:pPr>
        <w:pStyle w:val="SubBabBab4"/>
      </w:pPr>
      <w:bookmarkStart w:id="191" w:name="_Toc86087026"/>
      <w:r w:rsidRPr="0042096B">
        <w:t>As</w:t>
      </w:r>
      <w:bookmarkEnd w:id="191"/>
      <w:r w:rsidRPr="0042096B">
        <w:t xml:space="preserve"> </w:t>
      </w:r>
    </w:p>
    <w:p w14:paraId="608A787F" w14:textId="67D13D29" w:rsidR="006D210E" w:rsidRPr="0042096B" w:rsidRDefault="009B5250" w:rsidP="00581584">
      <w:pPr>
        <w:pStyle w:val="SubBabBab4"/>
        <w:sectPr w:rsidR="006D210E" w:rsidRPr="0042096B" w:rsidSect="00A5200F">
          <w:pgSz w:w="11906" w:h="16838" w:code="9"/>
          <w:pgMar w:top="1701" w:right="1418" w:bottom="1418" w:left="1701" w:header="720" w:footer="720" w:gutter="0"/>
          <w:cols w:space="720"/>
          <w:docGrid w:linePitch="360"/>
        </w:sectPr>
      </w:pPr>
      <w:bookmarkStart w:id="192" w:name="_Toc86087027"/>
      <w:r w:rsidRPr="0042096B">
        <w:t>Ds</w:t>
      </w:r>
      <w:bookmarkEnd w:id="192"/>
      <w:r w:rsidRPr="0042096B">
        <w:t xml:space="preserve"> </w:t>
      </w:r>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93" w:name="_Toc86087028"/>
      <w:r w:rsidRPr="00B0088F">
        <w:rPr>
          <w:rFonts w:ascii="Times New Roman" w:hAnsi="Times New Roman" w:cs="Times New Roman"/>
          <w:b/>
          <w:bCs/>
          <w:color w:val="auto"/>
          <w:sz w:val="28"/>
          <w:szCs w:val="28"/>
        </w:rPr>
        <w:lastRenderedPageBreak/>
        <w:t>DAFTAR PUSTAKA</w:t>
      </w:r>
      <w:bookmarkEnd w:id="182"/>
      <w:bookmarkEnd w:id="193"/>
    </w:p>
    <w:p w14:paraId="20446609" w14:textId="6AA3F134" w:rsidR="00F07540" w:rsidRPr="00F07540" w:rsidRDefault="00B059D7"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 xml:space="preserve">Afianto, M. F., Faraby, S. Al, &amp; Adiwijaya. (2017). </w:t>
      </w:r>
      <w:r w:rsidR="00F07540" w:rsidRPr="00F07540">
        <w:rPr>
          <w:rFonts w:ascii="Times New Roman" w:hAnsi="Times New Roman" w:cs="Times New Roman"/>
          <w:i/>
          <w:iCs/>
          <w:noProof/>
          <w:sz w:val="24"/>
          <w:szCs w:val="24"/>
        </w:rPr>
        <w:t>Kategorisasi Teks pada Hadits Sahih Al-Bukhari menggunakan Random Forest</w:t>
      </w:r>
      <w:r w:rsidR="00F07540" w:rsidRPr="00F07540">
        <w:rPr>
          <w:rFonts w:ascii="Times New Roman" w:hAnsi="Times New Roman" w:cs="Times New Roman"/>
          <w:noProof/>
          <w:sz w:val="24"/>
          <w:szCs w:val="24"/>
        </w:rPr>
        <w:t xml:space="preserve">. </w:t>
      </w:r>
      <w:r w:rsidR="00F07540" w:rsidRPr="00F07540">
        <w:rPr>
          <w:rFonts w:ascii="Times New Roman" w:hAnsi="Times New Roman" w:cs="Times New Roman"/>
          <w:i/>
          <w:iCs/>
          <w:noProof/>
          <w:sz w:val="24"/>
          <w:szCs w:val="24"/>
        </w:rPr>
        <w:t>4</w:t>
      </w:r>
      <w:r w:rsidR="00F07540" w:rsidRPr="00F07540">
        <w:rPr>
          <w:rFonts w:ascii="Times New Roman" w:hAnsi="Times New Roman" w:cs="Times New Roman"/>
          <w:noProof/>
          <w:sz w:val="24"/>
          <w:szCs w:val="24"/>
        </w:rPr>
        <w:t>(3), 4874–4881.</w:t>
      </w:r>
    </w:p>
    <w:p w14:paraId="7B0B1B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9), 2546–2554.</w:t>
      </w:r>
    </w:p>
    <w:p w14:paraId="742D81A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lpaydin, E. (2010). </w:t>
      </w:r>
      <w:r w:rsidRPr="00F07540">
        <w:rPr>
          <w:rFonts w:ascii="Times New Roman" w:hAnsi="Times New Roman" w:cs="Times New Roman"/>
          <w:i/>
          <w:iCs/>
          <w:noProof/>
          <w:sz w:val="24"/>
          <w:szCs w:val="24"/>
        </w:rPr>
        <w:t>Introduction to Machine Learning</w:t>
      </w:r>
      <w:r w:rsidRPr="00F07540">
        <w:rPr>
          <w:rFonts w:ascii="Times New Roman" w:hAnsi="Times New Roman" w:cs="Times New Roman"/>
          <w:noProof/>
          <w:sz w:val="24"/>
          <w:szCs w:val="24"/>
        </w:rPr>
        <w:t>. https://books.google.co.id/books?id=tZnSDwAAQBAJ&amp;sitesec=buy&amp;hl=id&amp;source=gbs_vpt_read</w:t>
      </w:r>
    </w:p>
    <w:p w14:paraId="10D31CB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dreanus, J., &amp; Kurniawan, A. (2018). Sejarah , Teori Dasar dan Penerapan Reinforcement Learning : Sebuah Tinjauan Pustaka. </w:t>
      </w:r>
      <w:r w:rsidRPr="00F07540">
        <w:rPr>
          <w:rFonts w:ascii="Times New Roman" w:hAnsi="Times New Roman" w:cs="Times New Roman"/>
          <w:i/>
          <w:iCs/>
          <w:noProof/>
          <w:sz w:val="24"/>
          <w:szCs w:val="24"/>
        </w:rPr>
        <w:t>Jurnal Tel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2), 113–118.</w:t>
      </w:r>
    </w:p>
    <w:p w14:paraId="0E014B8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ies. (2015). </w:t>
      </w:r>
      <w:r w:rsidRPr="00F07540">
        <w:rPr>
          <w:rFonts w:ascii="Times New Roman" w:hAnsi="Times New Roman" w:cs="Times New Roman"/>
          <w:i/>
          <w:iCs/>
          <w:noProof/>
          <w:sz w:val="24"/>
          <w:szCs w:val="24"/>
        </w:rPr>
        <w:t>Kolesterol dan Penyakit Jantung Koroner</w:t>
      </w:r>
      <w:r w:rsidRPr="00F07540">
        <w:rPr>
          <w:rFonts w:ascii="Times New Roman" w:hAnsi="Times New Roman" w:cs="Times New Roman"/>
          <w:noProof/>
          <w:sz w:val="24"/>
          <w:szCs w:val="24"/>
        </w:rPr>
        <w:t>. Ar-Ruzz Media.</w:t>
      </w:r>
    </w:p>
    <w:p w14:paraId="62BA8873"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nnisa, R. (2019). Analisis Komparasi Algoritma Klasifikasi Data Mining Untuk Prediksi Penderita Penyakit Jantung. </w:t>
      </w:r>
      <w:r w:rsidRPr="00F07540">
        <w:rPr>
          <w:rFonts w:ascii="Times New Roman" w:hAnsi="Times New Roman" w:cs="Times New Roman"/>
          <w:i/>
          <w:iCs/>
          <w:noProof/>
          <w:sz w:val="24"/>
          <w:szCs w:val="24"/>
        </w:rPr>
        <w:t>Jurnal Teknik Informatika Kaputama (JTIK)</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1), 22–28. https://jurnal.kaputama.ac.id/index.php/JTIK/article/view/141/156</w:t>
      </w:r>
    </w:p>
    <w:p w14:paraId="291195E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rulkumaran, K., Deisenroth, M., Brundage, M., &amp; Bhatarath, A. (2017). Deep reinforcement learning: A brief survey. </w:t>
      </w:r>
      <w:r w:rsidRPr="00F07540">
        <w:rPr>
          <w:rFonts w:ascii="Times New Roman" w:hAnsi="Times New Roman" w:cs="Times New Roman"/>
          <w:i/>
          <w:iCs/>
          <w:noProof/>
          <w:sz w:val="24"/>
          <w:szCs w:val="24"/>
        </w:rPr>
        <w:t>IEEE Signal Process Ma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4</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w:t>
      </w:r>
      <w:r w:rsidRPr="00F07540">
        <w:rPr>
          <w:rFonts w:ascii="Times New Roman" w:hAnsi="Times New Roman" w:cs="Times New Roman"/>
          <w:noProof/>
          <w:sz w:val="24"/>
          <w:szCs w:val="24"/>
        </w:rPr>
        <w:t>.</w:t>
      </w:r>
    </w:p>
    <w:p w14:paraId="22B03E2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Ayu, M. S. K. (2019). Proteksi Radiasi Pada Pasien, Pekerja, dan Lingkungan di Dalam Instalasi Radiologi. </w:t>
      </w:r>
      <w:r w:rsidRPr="00F07540">
        <w:rPr>
          <w:rFonts w:ascii="Times New Roman" w:hAnsi="Times New Roman" w:cs="Times New Roman"/>
          <w:i/>
          <w:iCs/>
          <w:noProof/>
          <w:sz w:val="24"/>
          <w:szCs w:val="24"/>
        </w:rPr>
        <w:t>Institut Ilmu Kesehatan Strada Indonesia</w:t>
      </w:r>
      <w:r w:rsidRPr="00F07540">
        <w:rPr>
          <w:rFonts w:ascii="Times New Roman" w:hAnsi="Times New Roman" w:cs="Times New Roman"/>
          <w:noProof/>
          <w:sz w:val="24"/>
          <w:szCs w:val="24"/>
        </w:rPr>
        <w:t>.</w:t>
      </w:r>
    </w:p>
    <w:p w14:paraId="5E4DD88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iel, L., Pettersson, O., Philipson, L., &amp; Wide, P. (2001). ECG analysis: A new approach in human identification. </w:t>
      </w:r>
      <w:r w:rsidRPr="00F07540">
        <w:rPr>
          <w:rFonts w:ascii="Times New Roman" w:hAnsi="Times New Roman" w:cs="Times New Roman"/>
          <w:i/>
          <w:iCs/>
          <w:noProof/>
          <w:sz w:val="24"/>
          <w:szCs w:val="24"/>
        </w:rPr>
        <w:t>IEEE Transactions on Instrumentation and Measuremen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w:t>
      </w:r>
      <w:r w:rsidRPr="00F07540">
        <w:rPr>
          <w:rFonts w:ascii="Times New Roman" w:hAnsi="Times New Roman" w:cs="Times New Roman"/>
          <w:noProof/>
          <w:sz w:val="24"/>
          <w:szCs w:val="24"/>
        </w:rPr>
        <w:t>(3), 808–812. https://doi.org/10.1109/19.930458</w:t>
      </w:r>
    </w:p>
    <w:p w14:paraId="6B77A16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Briggs, L. J. (1991). </w:t>
      </w:r>
      <w:r w:rsidRPr="00F07540">
        <w:rPr>
          <w:rFonts w:ascii="Times New Roman" w:hAnsi="Times New Roman" w:cs="Times New Roman"/>
          <w:i/>
          <w:iCs/>
          <w:noProof/>
          <w:sz w:val="24"/>
          <w:szCs w:val="24"/>
        </w:rPr>
        <w:t>Instrukticonal Design: Principles and Aplications</w:t>
      </w:r>
      <w:r w:rsidRPr="00F07540">
        <w:rPr>
          <w:rFonts w:ascii="Times New Roman" w:hAnsi="Times New Roman" w:cs="Times New Roman"/>
          <w:noProof/>
          <w:sz w:val="24"/>
          <w:szCs w:val="24"/>
        </w:rPr>
        <w:t>. Educational Technology.</w:t>
      </w:r>
    </w:p>
    <w:p w14:paraId="6777023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07540">
        <w:rPr>
          <w:rFonts w:ascii="Times New Roman" w:hAnsi="Times New Roman" w:cs="Times New Roman"/>
          <w:i/>
          <w:iCs/>
          <w:noProof/>
          <w:sz w:val="24"/>
          <w:szCs w:val="24"/>
        </w:rPr>
        <w:t>Techno Nusa Mandir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II</w:t>
      </w:r>
      <w:r w:rsidRPr="00F07540">
        <w:rPr>
          <w:rFonts w:ascii="Times New Roman" w:hAnsi="Times New Roman" w:cs="Times New Roman"/>
          <w:noProof/>
          <w:sz w:val="24"/>
          <w:szCs w:val="24"/>
        </w:rPr>
        <w:t>(1), 60–66.</w:t>
      </w:r>
    </w:p>
    <w:p w14:paraId="5B9DF60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johan, T. B. A. (2004). Penyakit Jantung Koroner Dan Hypertensi. </w:t>
      </w:r>
      <w:r w:rsidRPr="00F07540">
        <w:rPr>
          <w:rFonts w:ascii="Times New Roman" w:hAnsi="Times New Roman" w:cs="Times New Roman"/>
          <w:i/>
          <w:iCs/>
          <w:noProof/>
          <w:sz w:val="24"/>
          <w:szCs w:val="24"/>
        </w:rPr>
        <w:t>E-USU Repositor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7.</w:t>
      </w:r>
    </w:p>
    <w:p w14:paraId="55F4BE9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Dr. Bernatal Saragih, S.P., M. S. (2011). </w:t>
      </w:r>
      <w:r w:rsidRPr="00F07540">
        <w:rPr>
          <w:rFonts w:ascii="Times New Roman" w:hAnsi="Times New Roman" w:cs="Times New Roman"/>
          <w:i/>
          <w:iCs/>
          <w:noProof/>
          <w:sz w:val="24"/>
          <w:szCs w:val="24"/>
        </w:rPr>
        <w:t>Kolesterol dan Usaha-Usaha Penurunannya</w:t>
      </w:r>
      <w:r w:rsidRPr="00F07540">
        <w:rPr>
          <w:rFonts w:ascii="Times New Roman" w:hAnsi="Times New Roman" w:cs="Times New Roman"/>
          <w:noProof/>
          <w:sz w:val="24"/>
          <w:szCs w:val="24"/>
        </w:rPr>
        <w:t xml:space="preserve"> (T. Budiyanto (ed.); 1st ed., Issue September). Penerbit Bimotry Yogyakarta.</w:t>
      </w:r>
    </w:p>
    <w:p w14:paraId="294082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07540">
        <w:rPr>
          <w:rFonts w:ascii="Times New Roman" w:hAnsi="Times New Roman" w:cs="Times New Roman"/>
          <w:i/>
          <w:iCs/>
          <w:noProof/>
          <w:sz w:val="24"/>
          <w:szCs w:val="24"/>
        </w:rPr>
        <w:t>A Clinical Trial of a Chest-Pain Observation Unit For Patients With Unstable Angin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c</w:t>
      </w:r>
      <w:r w:rsidRPr="00F07540">
        <w:rPr>
          <w:rFonts w:ascii="Times New Roman" w:hAnsi="Times New Roman" w:cs="Times New Roman"/>
          <w:noProof/>
          <w:sz w:val="24"/>
          <w:szCs w:val="24"/>
        </w:rPr>
        <w:t>, 2–8.</w:t>
      </w:r>
    </w:p>
    <w:p w14:paraId="2AD53B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hani, M. A., &amp; Subekti, A. (2018). Email Spam Filtering Dengan Algoritma Random Forest. </w:t>
      </w:r>
      <w:r w:rsidRPr="00F07540">
        <w:rPr>
          <w:rFonts w:ascii="Times New Roman" w:hAnsi="Times New Roman" w:cs="Times New Roman"/>
          <w:i/>
          <w:iCs/>
          <w:noProof/>
          <w:sz w:val="24"/>
          <w:szCs w:val="24"/>
        </w:rPr>
        <w:t>IJCIT (Indonesian Journal on Computer and Information Technology</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Vol.3</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w:t>
      </w:r>
      <w:r w:rsidRPr="00F07540">
        <w:rPr>
          <w:rFonts w:ascii="Times New Roman" w:hAnsi="Times New Roman" w:cs="Times New Roman"/>
          <w:noProof/>
          <w:sz w:val="24"/>
          <w:szCs w:val="24"/>
        </w:rPr>
        <w:t>(2), 216~221.</w:t>
      </w:r>
    </w:p>
    <w:p w14:paraId="51581C3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07540">
        <w:rPr>
          <w:rFonts w:ascii="Times New Roman" w:hAnsi="Times New Roman" w:cs="Times New Roman"/>
          <w:i/>
          <w:iCs/>
          <w:noProof/>
          <w:sz w:val="24"/>
          <w:szCs w:val="24"/>
        </w:rPr>
        <w:t>Sna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November</w:t>
      </w:r>
      <w:r w:rsidRPr="00F07540">
        <w:rPr>
          <w:rFonts w:ascii="Times New Roman" w:hAnsi="Times New Roman" w:cs="Times New Roman"/>
          <w:noProof/>
          <w:sz w:val="24"/>
          <w:szCs w:val="24"/>
        </w:rPr>
        <w:t>, 159.</w:t>
      </w:r>
    </w:p>
    <w:p w14:paraId="3C3FB38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07540">
        <w:rPr>
          <w:rFonts w:ascii="Times New Roman" w:hAnsi="Times New Roman" w:cs="Times New Roman"/>
          <w:i/>
          <w:iCs/>
          <w:noProof/>
          <w:sz w:val="24"/>
          <w:szCs w:val="24"/>
        </w:rPr>
        <w:t>Informatika Mulawarman : Jurnal Ilmiah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5</w:t>
      </w:r>
      <w:r w:rsidRPr="00F07540">
        <w:rPr>
          <w:rFonts w:ascii="Times New Roman" w:hAnsi="Times New Roman" w:cs="Times New Roman"/>
          <w:noProof/>
          <w:sz w:val="24"/>
          <w:szCs w:val="24"/>
        </w:rPr>
        <w:t>(1), 13. https://doi.org/10.30872/jim.v15i1.2495</w:t>
      </w:r>
    </w:p>
    <w:p w14:paraId="72D7802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07540">
        <w:rPr>
          <w:rFonts w:ascii="Times New Roman" w:hAnsi="Times New Roman" w:cs="Times New Roman"/>
          <w:i/>
          <w:iCs/>
          <w:noProof/>
          <w:sz w:val="24"/>
          <w:szCs w:val="24"/>
        </w:rPr>
        <w:lastRenderedPageBreak/>
        <w:t>Universitas Telkom</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78.</w:t>
      </w:r>
    </w:p>
    <w:p w14:paraId="505B91B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Haqie, Z. A., Nadiah, R. E., &amp; Ariyani, O. P. (2020). Inovasi Pelayanan Publik Suroboyo Bis Di Kota Surabaya. </w:t>
      </w:r>
      <w:r w:rsidRPr="00F07540">
        <w:rPr>
          <w:rFonts w:ascii="Times New Roman" w:hAnsi="Times New Roman" w:cs="Times New Roman"/>
          <w:i/>
          <w:iCs/>
          <w:noProof/>
          <w:sz w:val="24"/>
          <w:szCs w:val="24"/>
        </w:rPr>
        <w:t>JPSI (Journal of Public Sector Innovation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23. https://doi.org/10.26740/jpsi.v5n1.p23-30</w:t>
      </w:r>
    </w:p>
    <w:p w14:paraId="63F2BD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07540">
        <w:rPr>
          <w:rFonts w:ascii="Times New Roman" w:hAnsi="Times New Roman" w:cs="Times New Roman"/>
          <w:i/>
          <w:iCs/>
          <w:noProof/>
          <w:sz w:val="24"/>
          <w:szCs w:val="24"/>
        </w:rPr>
        <w:t>Ain Shams Engineering Journal</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xxx</w:t>
      </w:r>
      <w:r w:rsidRPr="00F07540">
        <w:rPr>
          <w:rFonts w:ascii="Times New Roman" w:hAnsi="Times New Roman" w:cs="Times New Roman"/>
          <w:noProof/>
          <w:sz w:val="24"/>
          <w:szCs w:val="24"/>
        </w:rPr>
        <w:t>. https://doi.org/10.1016/j.asej.2020.11.011</w:t>
      </w:r>
    </w:p>
    <w:p w14:paraId="724A865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Indriyono, B. V., Utami, E., &amp; Sunyoto, A. (2015). </w:t>
      </w:r>
      <w:r w:rsidRPr="00F07540">
        <w:rPr>
          <w:rFonts w:ascii="Times New Roman" w:hAnsi="Times New Roman" w:cs="Times New Roman"/>
          <w:i/>
          <w:iCs/>
          <w:noProof/>
          <w:sz w:val="24"/>
          <w:szCs w:val="24"/>
        </w:rPr>
        <w:t>Pemanfaatan Algoritma Porter Stemmer Untuk Bahasa Indonesia Dalam Proses Klasifikasi Jenis Buku</w:t>
      </w:r>
      <w:r w:rsidRPr="00F07540">
        <w:rPr>
          <w:rFonts w:ascii="Times New Roman" w:hAnsi="Times New Roman" w:cs="Times New Roman"/>
          <w:noProof/>
          <w:sz w:val="24"/>
          <w:szCs w:val="24"/>
        </w:rPr>
        <w:t>. 301–310.</w:t>
      </w:r>
    </w:p>
    <w:p w14:paraId="300FA3E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07540">
        <w:rPr>
          <w:rFonts w:ascii="Times New Roman" w:hAnsi="Times New Roman" w:cs="Times New Roman"/>
          <w:i/>
          <w:iCs/>
          <w:noProof/>
          <w:sz w:val="24"/>
          <w:szCs w:val="24"/>
        </w:rPr>
        <w:t>ISSN: 0970-938X (Print)</w:t>
      </w:r>
      <w:r w:rsidRPr="00F07540">
        <w:rPr>
          <w:rFonts w:ascii="Times New Roman" w:hAnsi="Times New Roman" w:cs="Times New Roman"/>
          <w:noProof/>
          <w:sz w:val="24"/>
          <w:szCs w:val="24"/>
        </w:rPr>
        <w:t>. https://www.biomedres.info/biomedical-research/c45-classification-algorithm-with-backtrack-pruning-for-accurate-prediction-of-heart-disease.html</w:t>
      </w:r>
    </w:p>
    <w:p w14:paraId="63106E1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aro, I. M. K. (2020). </w:t>
      </w:r>
      <w:r w:rsidRPr="00F07540">
        <w:rPr>
          <w:rFonts w:ascii="Times New Roman" w:hAnsi="Times New Roman" w:cs="Times New Roman"/>
          <w:i/>
          <w:iCs/>
          <w:noProof/>
          <w:sz w:val="24"/>
          <w:szCs w:val="24"/>
        </w:rPr>
        <w:t>Implementasi Metode XGBoost dan Feature Importance untuk Klasifikasi pada Kebakaran Hutan dan Lah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10–16.</w:t>
      </w:r>
    </w:p>
    <w:p w14:paraId="085D8FD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Kusuma, P. P. B., &amp; Srinandi, I. G. A. M. (2013). Prediksi Waktu Ketahanan Hidup Dengan Metode Partial Least Square. </w:t>
      </w:r>
      <w:r w:rsidRPr="00F07540">
        <w:rPr>
          <w:rFonts w:ascii="Times New Roman" w:hAnsi="Times New Roman" w:cs="Times New Roman"/>
          <w:i/>
          <w:iCs/>
          <w:noProof/>
          <w:sz w:val="24"/>
          <w:szCs w:val="24"/>
        </w:rPr>
        <w:t>E-Jurnal Mate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1), 49. https://doi.org/10.24843/mtk.2013.v02.i01.p028</w:t>
      </w:r>
    </w:p>
    <w:p w14:paraId="086469F4"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07540">
        <w:rPr>
          <w:rFonts w:ascii="Times New Roman" w:hAnsi="Times New Roman" w:cs="Times New Roman"/>
          <w:i/>
          <w:iCs/>
          <w:noProof/>
          <w:sz w:val="24"/>
          <w:szCs w:val="24"/>
        </w:rPr>
        <w:t>Informatics in Medicine Unlocked</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6</w:t>
      </w:r>
      <w:r w:rsidRPr="00F07540">
        <w:rPr>
          <w:rFonts w:ascii="Times New Roman" w:hAnsi="Times New Roman" w:cs="Times New Roman"/>
          <w:noProof/>
          <w:sz w:val="24"/>
          <w:szCs w:val="24"/>
        </w:rPr>
        <w:t>(November 2018). https://doi.org/10.1016/j.imu.2019.100203</w:t>
      </w:r>
    </w:p>
    <w:p w14:paraId="0F415B4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estari, M. (2014). Penerapan Algoritma Klasifikasi Nearest Neighbor (K-NN) untuk Mendeteksi Penyakit Jantung. </w:t>
      </w:r>
      <w:r w:rsidRPr="00F07540">
        <w:rPr>
          <w:rFonts w:ascii="Times New Roman" w:hAnsi="Times New Roman" w:cs="Times New Roman"/>
          <w:i/>
          <w:iCs/>
          <w:noProof/>
          <w:sz w:val="24"/>
          <w:szCs w:val="24"/>
        </w:rPr>
        <w:t>Faktor Exac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September 2010), 366–371.</w:t>
      </w:r>
    </w:p>
    <w:p w14:paraId="5956AD7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Lubis, C., &amp; Gondawijaya, F. (2019). Heart Sound Diagnose System with BFCC, MFCC, and Backpropagation Neural Network. </w:t>
      </w:r>
      <w:r w:rsidRPr="00F07540">
        <w:rPr>
          <w:rFonts w:ascii="Times New Roman" w:hAnsi="Times New Roman" w:cs="Times New Roman"/>
          <w:i/>
          <w:iCs/>
          <w:noProof/>
          <w:sz w:val="24"/>
          <w:szCs w:val="24"/>
        </w:rPr>
        <w:t>IOP Conference Series: Materials Science and Engineer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08</w:t>
      </w:r>
      <w:r w:rsidRPr="00F07540">
        <w:rPr>
          <w:rFonts w:ascii="Times New Roman" w:hAnsi="Times New Roman" w:cs="Times New Roman"/>
          <w:noProof/>
          <w:sz w:val="24"/>
          <w:szCs w:val="24"/>
        </w:rPr>
        <w:t>(1). https://doi.org/10.1088/1757-899X/508/1/012119</w:t>
      </w:r>
    </w:p>
    <w:p w14:paraId="6D4AB5A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arleni, L., &amp; Alhabib, A. (2017). Faktor Risiko Penyakit Jantung Koroner di RSI SITI Khadijah Palembang. </w:t>
      </w:r>
      <w:r w:rsidRPr="00F07540">
        <w:rPr>
          <w:rFonts w:ascii="Times New Roman" w:hAnsi="Times New Roman" w:cs="Times New Roman"/>
          <w:i/>
          <w:iCs/>
          <w:noProof/>
          <w:sz w:val="24"/>
          <w:szCs w:val="24"/>
        </w:rPr>
        <w:t>Jurnal Kesehata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478. https://doi.org/10.26630/jk.v8i3.663</w:t>
      </w:r>
    </w:p>
    <w:p w14:paraId="6627C3A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lim, F. (2019). </w:t>
      </w:r>
      <w:r w:rsidRPr="00F07540">
        <w:rPr>
          <w:rFonts w:ascii="Times New Roman" w:hAnsi="Times New Roman" w:cs="Times New Roman"/>
          <w:i/>
          <w:iCs/>
          <w:noProof/>
          <w:sz w:val="24"/>
          <w:szCs w:val="24"/>
        </w:rPr>
        <w:t>Penerapan Brute Force dan Decrease and Conquer pada Parameter Tuning XGBoostClassifier</w:t>
      </w:r>
      <w:r w:rsidRPr="00F07540">
        <w:rPr>
          <w:rFonts w:ascii="Times New Roman" w:hAnsi="Times New Roman" w:cs="Times New Roman"/>
          <w:noProof/>
          <w:sz w:val="24"/>
          <w:szCs w:val="24"/>
        </w:rPr>
        <w:t>.</w:t>
      </w:r>
    </w:p>
    <w:p w14:paraId="1E8A8F0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Mustofa, W. A. (2021). Manfaat Foto Rongten dan Dampaknya. </w:t>
      </w:r>
      <w:r w:rsidRPr="00F07540">
        <w:rPr>
          <w:rFonts w:ascii="Times New Roman" w:hAnsi="Times New Roman" w:cs="Times New Roman"/>
          <w:i/>
          <w:iCs/>
          <w:noProof/>
          <w:sz w:val="24"/>
          <w:szCs w:val="24"/>
        </w:rPr>
        <w:t>Intitut Ilmu Kesehatan Strada Indonesia</w:t>
      </w:r>
      <w:r w:rsidRPr="00F07540">
        <w:rPr>
          <w:rFonts w:ascii="Times New Roman" w:hAnsi="Times New Roman" w:cs="Times New Roman"/>
          <w:noProof/>
          <w:sz w:val="24"/>
          <w:szCs w:val="24"/>
        </w:rPr>
        <w:t>.</w:t>
      </w:r>
    </w:p>
    <w:p w14:paraId="449CD3F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ahdliyah, N. (2019). Penelitian Tentang Detak Jantung. </w:t>
      </w:r>
      <w:r w:rsidRPr="00F07540">
        <w:rPr>
          <w:rFonts w:ascii="Times New Roman" w:hAnsi="Times New Roman" w:cs="Times New Roman"/>
          <w:i/>
          <w:iCs/>
          <w:noProof/>
          <w:sz w:val="24"/>
          <w:szCs w:val="24"/>
        </w:rPr>
        <w:t>Jurusan Sistem Komputer Universitas Sriwijay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2</w:t>
      </w:r>
      <w:r w:rsidRPr="00F07540">
        <w:rPr>
          <w:rFonts w:ascii="Times New Roman" w:hAnsi="Times New Roman" w:cs="Times New Roman"/>
          <w:noProof/>
          <w:sz w:val="24"/>
          <w:szCs w:val="24"/>
        </w:rPr>
        <w:t>(1), 1–5.</w:t>
      </w:r>
    </w:p>
    <w:p w14:paraId="4F7C39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07540">
        <w:rPr>
          <w:rFonts w:ascii="Times New Roman" w:hAnsi="Times New Roman" w:cs="Times New Roman"/>
          <w:i/>
          <w:iCs/>
          <w:noProof/>
          <w:sz w:val="24"/>
          <w:szCs w:val="24"/>
        </w:rPr>
        <w:t>British Journal of General Practic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3</w:t>
      </w:r>
      <w:r w:rsidRPr="00F07540">
        <w:rPr>
          <w:rFonts w:ascii="Times New Roman" w:hAnsi="Times New Roman" w:cs="Times New Roman"/>
          <w:noProof/>
          <w:sz w:val="24"/>
          <w:szCs w:val="24"/>
        </w:rPr>
        <w:t>(490), 378–382.</w:t>
      </w:r>
    </w:p>
    <w:p w14:paraId="6BB6684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07540">
        <w:rPr>
          <w:rFonts w:ascii="Times New Roman" w:hAnsi="Times New Roman" w:cs="Times New Roman"/>
          <w:i/>
          <w:iCs/>
          <w:noProof/>
          <w:sz w:val="24"/>
          <w:szCs w:val="24"/>
        </w:rPr>
        <w:t>Jurnal Ilmiah Teknik Elektro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100. https://doi.org/10.26555/jiteki.v3i2.8072</w:t>
      </w:r>
    </w:p>
    <w:p w14:paraId="4FCBF71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ovandya, A. (2017). Penerapan Algoritma Klasifikasi Data Mining C4.5 Pada Dataset Cuaca Wilayah Bekasi. </w:t>
      </w:r>
      <w:r w:rsidRPr="00F07540">
        <w:rPr>
          <w:rFonts w:ascii="Times New Roman" w:hAnsi="Times New Roman" w:cs="Times New Roman"/>
          <w:i/>
          <w:iCs/>
          <w:noProof/>
          <w:sz w:val="24"/>
          <w:szCs w:val="24"/>
        </w:rPr>
        <w:t>KNiST</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XIV</w:t>
      </w:r>
      <w:r w:rsidRPr="00F07540">
        <w:rPr>
          <w:rFonts w:ascii="Times New Roman" w:hAnsi="Times New Roman" w:cs="Times New Roman"/>
          <w:noProof/>
          <w:sz w:val="24"/>
          <w:szCs w:val="24"/>
        </w:rPr>
        <w:t>(2), 368–372.</w:t>
      </w:r>
    </w:p>
    <w:p w14:paraId="5ED1F75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07540">
        <w:rPr>
          <w:rFonts w:ascii="Times New Roman" w:hAnsi="Times New Roman" w:cs="Times New Roman"/>
          <w:i/>
          <w:iCs/>
          <w:noProof/>
          <w:sz w:val="24"/>
          <w:szCs w:val="24"/>
        </w:rPr>
        <w:t>Jurnal Teknik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2</w:t>
      </w:r>
      <w:r w:rsidRPr="00F07540">
        <w:rPr>
          <w:rFonts w:ascii="Times New Roman" w:hAnsi="Times New Roman" w:cs="Times New Roman"/>
          <w:noProof/>
          <w:sz w:val="24"/>
          <w:szCs w:val="24"/>
        </w:rPr>
        <w:t>(1), 79–96. https://doi.org/10.15408/jti.v12i1.11342</w:t>
      </w:r>
    </w:p>
    <w:p w14:paraId="380B300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2), 217–224. https://doi.org/10.11591/ijeei.v6i2.456</w:t>
      </w:r>
    </w:p>
    <w:p w14:paraId="203E71C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07540">
        <w:rPr>
          <w:rFonts w:ascii="Times New Roman" w:hAnsi="Times New Roman" w:cs="Times New Roman"/>
          <w:i/>
          <w:iCs/>
          <w:noProof/>
          <w:sz w:val="24"/>
          <w:szCs w:val="24"/>
        </w:rPr>
        <w:t>Seminar Nasional Sistem Informasi 2018</w:t>
      </w:r>
      <w:r w:rsidRPr="00F07540">
        <w:rPr>
          <w:rFonts w:ascii="Times New Roman" w:hAnsi="Times New Roman" w:cs="Times New Roman"/>
          <w:noProof/>
          <w:sz w:val="24"/>
          <w:szCs w:val="24"/>
        </w:rPr>
        <w:t>, 1048–1056.</w:t>
      </w:r>
    </w:p>
    <w:p w14:paraId="16A0CFF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eryanto, A., Yudhana, A., &amp; Umar, R. (2020). Klasifikasi Citra Menggunakan Convolutional Neural Network dan K Fold Cross Validation. </w:t>
      </w:r>
      <w:r w:rsidRPr="00F07540">
        <w:rPr>
          <w:rFonts w:ascii="Times New Roman" w:hAnsi="Times New Roman" w:cs="Times New Roman"/>
          <w:i/>
          <w:iCs/>
          <w:noProof/>
          <w:sz w:val="24"/>
          <w:szCs w:val="24"/>
        </w:rPr>
        <w:t>Journal of Applied Informatics and Computi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1), 45–51. https://doi.org/10.30871/jaic.v4i1.2017</w:t>
      </w:r>
    </w:p>
    <w:p w14:paraId="32561DC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inata, N. N. P., Sukarsa, I. M., &amp; Rusjayanthi, N. K. D. (2020). </w:t>
      </w:r>
      <w:r w:rsidRPr="00F07540">
        <w:rPr>
          <w:rFonts w:ascii="Times New Roman" w:hAnsi="Times New Roman" w:cs="Times New Roman"/>
          <w:i/>
          <w:iCs/>
          <w:noProof/>
          <w:sz w:val="24"/>
          <w:szCs w:val="24"/>
        </w:rPr>
        <w:t>Prediksi Kecelakaan Lalu Lintas di Bali dengan XGBoost pada Pytho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8</w:t>
      </w:r>
      <w:r w:rsidRPr="00F07540">
        <w:rPr>
          <w:rFonts w:ascii="Times New Roman" w:hAnsi="Times New Roman" w:cs="Times New Roman"/>
          <w:noProof/>
          <w:sz w:val="24"/>
          <w:szCs w:val="24"/>
        </w:rPr>
        <w:t>(3), 188–196.</w:t>
      </w:r>
    </w:p>
    <w:p w14:paraId="2CC225BA"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rasetyo, E., &amp; Prasetiyo, B. (2020). </w:t>
      </w:r>
      <w:r w:rsidRPr="00F07540">
        <w:rPr>
          <w:rFonts w:ascii="Times New Roman" w:hAnsi="Times New Roman" w:cs="Times New Roman"/>
          <w:i/>
          <w:iCs/>
          <w:noProof/>
          <w:sz w:val="24"/>
          <w:szCs w:val="24"/>
        </w:rPr>
        <w:t>PENINGKATAN AKURASI KLASIFIKASI ALGORITMA C4.5 MENGGUNAKAN TEKNIK BAGGING PADA DIAGNOSIS PENYAKIT JANTUN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5), 1035–1040. https://doi.org/10.25126/jtiik.202072379</w:t>
      </w:r>
    </w:p>
    <w:p w14:paraId="2F2E2BC2"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bo, O. W., &amp; Sudiarta, P. (2015). Inovasi Teknologi Informasi dan Komunikasi Dalam Menunjang Technopreneurship. </w:t>
      </w:r>
      <w:r w:rsidRPr="00F07540">
        <w:rPr>
          <w:rFonts w:ascii="Times New Roman" w:hAnsi="Times New Roman" w:cs="Times New Roman"/>
          <w:i/>
          <w:iCs/>
          <w:noProof/>
          <w:sz w:val="24"/>
          <w:szCs w:val="24"/>
        </w:rPr>
        <w:t>Angewandte Chemie International Edition, 6(11), 951–952.</w:t>
      </w:r>
      <w:r w:rsidRPr="00F07540">
        <w:rPr>
          <w:rFonts w:ascii="Times New Roman" w:hAnsi="Times New Roman" w:cs="Times New Roman"/>
          <w:noProof/>
          <w:sz w:val="24"/>
          <w:szCs w:val="24"/>
        </w:rPr>
        <w:t>, 5–24.</w:t>
      </w:r>
    </w:p>
    <w:p w14:paraId="19518D7E"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rnamasari, D., Henrata, J., Sasmita, Y. P., Ihsani, F., &amp; Wicaksana, I. W. S. (2013). </w:t>
      </w:r>
      <w:r w:rsidRPr="00F07540">
        <w:rPr>
          <w:rFonts w:ascii="Times New Roman" w:hAnsi="Times New Roman" w:cs="Times New Roman"/>
          <w:i/>
          <w:iCs/>
          <w:noProof/>
          <w:sz w:val="24"/>
          <w:szCs w:val="24"/>
        </w:rPr>
        <w:t>Get Easy Using WEKA</w:t>
      </w:r>
      <w:r w:rsidRPr="00F07540">
        <w:rPr>
          <w:rFonts w:ascii="Times New Roman" w:hAnsi="Times New Roman" w:cs="Times New Roman"/>
          <w:noProof/>
          <w:sz w:val="24"/>
          <w:szCs w:val="24"/>
        </w:rPr>
        <w:t>.</w:t>
      </w:r>
    </w:p>
    <w:p w14:paraId="68ADD05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07540">
        <w:rPr>
          <w:rFonts w:ascii="Times New Roman" w:hAnsi="Times New Roman" w:cs="Times New Roman"/>
          <w:i/>
          <w:iCs/>
          <w:noProof/>
          <w:sz w:val="24"/>
          <w:szCs w:val="24"/>
        </w:rPr>
        <w:t>Jurnal Pengembangan Teknologi Informasi Dan Ilmu Komputer</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w:t>
      </w:r>
      <w:r w:rsidRPr="00F07540">
        <w:rPr>
          <w:rFonts w:ascii="Times New Roman" w:hAnsi="Times New Roman" w:cs="Times New Roman"/>
          <w:noProof/>
          <w:sz w:val="24"/>
          <w:szCs w:val="24"/>
        </w:rPr>
        <w:t>(2), 802–810.</w:t>
      </w:r>
    </w:p>
    <w:p w14:paraId="6F1EBB4C"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Putra, P. D., &amp; Rini, D. P. (2019). Prediksi Penyakit Jantung dengan Algoritma Klasifikasi. </w:t>
      </w:r>
      <w:r w:rsidRPr="00F07540">
        <w:rPr>
          <w:rFonts w:ascii="Times New Roman" w:hAnsi="Times New Roman" w:cs="Times New Roman"/>
          <w:i/>
          <w:iCs/>
          <w:noProof/>
          <w:sz w:val="24"/>
          <w:szCs w:val="24"/>
        </w:rPr>
        <w:t>Prosiding Annual Research Seminar 2019</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5</w:t>
      </w:r>
      <w:r w:rsidRPr="00F07540">
        <w:rPr>
          <w:rFonts w:ascii="Times New Roman" w:hAnsi="Times New Roman" w:cs="Times New Roman"/>
          <w:noProof/>
          <w:sz w:val="24"/>
          <w:szCs w:val="24"/>
        </w:rPr>
        <w:t>(1), 978–979.</w:t>
      </w:r>
    </w:p>
    <w:p w14:paraId="0904521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07540">
        <w:rPr>
          <w:rFonts w:ascii="Times New Roman" w:hAnsi="Times New Roman" w:cs="Times New Roman"/>
          <w:i/>
          <w:iCs/>
          <w:noProof/>
          <w:sz w:val="24"/>
          <w:szCs w:val="24"/>
        </w:rPr>
        <w:t>Journal of Intelligent System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91–97.</w:t>
      </w:r>
    </w:p>
    <w:p w14:paraId="05CD089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etnasari, T., &amp; Rahmawati, E. (2017). Diagnosa Prediksi Penyakit Jantung Dengan Model Algoritma Naïve Bayes Dan Algoritma C4.5. </w:t>
      </w:r>
      <w:r w:rsidRPr="00F07540">
        <w:rPr>
          <w:rFonts w:ascii="Times New Roman" w:hAnsi="Times New Roman" w:cs="Times New Roman"/>
          <w:i/>
          <w:iCs/>
          <w:noProof/>
          <w:sz w:val="24"/>
          <w:szCs w:val="24"/>
        </w:rPr>
        <w:t>Konferensi Nasional Ilmu Sosial &amp; Teknologi (KNiST)</w:t>
      </w:r>
      <w:r w:rsidRPr="00F07540">
        <w:rPr>
          <w:rFonts w:ascii="Times New Roman" w:hAnsi="Times New Roman" w:cs="Times New Roman"/>
          <w:noProof/>
          <w:sz w:val="24"/>
          <w:szCs w:val="24"/>
        </w:rPr>
        <w:t>, 7–12.</w:t>
      </w:r>
    </w:p>
    <w:p w14:paraId="25CFDF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hman, A., Suhartono, V., &amp; Supriyanto, C. (2017). Penerapan Agoritma C4.5 Berbasis Adaboost Untuk Prediksi Penyakit Jantung. </w:t>
      </w:r>
      <w:r w:rsidRPr="00F07540">
        <w:rPr>
          <w:rFonts w:ascii="Times New Roman" w:hAnsi="Times New Roman" w:cs="Times New Roman"/>
          <w:i/>
          <w:iCs/>
          <w:noProof/>
          <w:sz w:val="24"/>
          <w:szCs w:val="24"/>
        </w:rPr>
        <w:t>Jurnal Teknologi Informasi</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3</w:t>
      </w:r>
      <w:r w:rsidRPr="00F07540">
        <w:rPr>
          <w:rFonts w:ascii="Times New Roman" w:hAnsi="Times New Roman" w:cs="Times New Roman"/>
          <w:noProof/>
          <w:sz w:val="24"/>
          <w:szCs w:val="24"/>
        </w:rPr>
        <w:t>, 13–19.</w:t>
      </w:r>
    </w:p>
    <w:p w14:paraId="32B0A18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Rosmalinda, Karim, D., &amp; Dewi, A. P. (2014). </w:t>
      </w:r>
      <w:r w:rsidRPr="00F07540">
        <w:rPr>
          <w:rFonts w:ascii="Times New Roman" w:hAnsi="Times New Roman" w:cs="Times New Roman"/>
          <w:i/>
          <w:iCs/>
          <w:noProof/>
          <w:sz w:val="24"/>
          <w:szCs w:val="24"/>
        </w:rPr>
        <w:t>Gambaran Tingkat Pengetahuan Perawat Irna Medikal Dalam Menginterpretasi Hasil EKG</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w:t>
      </w:r>
    </w:p>
    <w:p w14:paraId="3D318106"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07540">
        <w:rPr>
          <w:rFonts w:ascii="Times New Roman" w:hAnsi="Times New Roman" w:cs="Times New Roman"/>
          <w:i/>
          <w:iCs/>
          <w:noProof/>
          <w:sz w:val="24"/>
          <w:szCs w:val="24"/>
        </w:rPr>
        <w:t>J-SAKTI (Jurnal Sains Komputer Dan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2), 180. https://doi.org/10.30645/j-sakti.v1i2.41</w:t>
      </w:r>
    </w:p>
    <w:p w14:paraId="2F2F99E0"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anjaya, W. (2008). </w:t>
      </w:r>
      <w:r w:rsidRPr="00F07540">
        <w:rPr>
          <w:rFonts w:ascii="Times New Roman" w:hAnsi="Times New Roman" w:cs="Times New Roman"/>
          <w:i/>
          <w:iCs/>
          <w:noProof/>
          <w:sz w:val="24"/>
          <w:szCs w:val="24"/>
        </w:rPr>
        <w:t>Perencanaan dan Desain Sistem Pembelajaran</w:t>
      </w:r>
      <w:r w:rsidRPr="00F07540">
        <w:rPr>
          <w:rFonts w:ascii="Times New Roman" w:hAnsi="Times New Roman" w:cs="Times New Roman"/>
          <w:noProof/>
          <w:sz w:val="24"/>
          <w:szCs w:val="24"/>
        </w:rPr>
        <w:t>. Kencana Group.</w:t>
      </w:r>
    </w:p>
    <w:p w14:paraId="502EDFE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07540">
        <w:rPr>
          <w:rFonts w:ascii="Times New Roman" w:hAnsi="Times New Roman" w:cs="Times New Roman"/>
          <w:i/>
          <w:iCs/>
          <w:noProof/>
          <w:sz w:val="24"/>
          <w:szCs w:val="24"/>
        </w:rPr>
        <w:t>Jurnal Pengembangan Teknologi Informasi Dan Ilmu Komputer E-ISSN</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548</w:t>
      </w:r>
      <w:r w:rsidRPr="00F07540">
        <w:rPr>
          <w:rFonts w:ascii="Times New Roman" w:hAnsi="Times New Roman" w:cs="Times New Roman"/>
          <w:noProof/>
          <w:sz w:val="24"/>
          <w:szCs w:val="24"/>
        </w:rPr>
        <w:t>(5), 964X.</w:t>
      </w:r>
    </w:p>
    <w:p w14:paraId="31512765"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07540">
        <w:rPr>
          <w:rFonts w:ascii="Times New Roman" w:hAnsi="Times New Roman" w:cs="Times New Roman"/>
          <w:i/>
          <w:iCs/>
          <w:noProof/>
          <w:sz w:val="24"/>
          <w:szCs w:val="24"/>
        </w:rPr>
        <w:t>Jurnal Online Informatik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1), 24. https://doi.org/10.15575/join.v1i1.7</w:t>
      </w:r>
    </w:p>
    <w:p w14:paraId="11610C2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Syukron, M., Santoso, R., &amp; Widiharih, T. (2020). </w:t>
      </w:r>
      <w:r w:rsidRPr="00F07540">
        <w:rPr>
          <w:rFonts w:ascii="Times New Roman" w:hAnsi="Times New Roman" w:cs="Times New Roman"/>
          <w:i/>
          <w:iCs/>
          <w:noProof/>
          <w:sz w:val="24"/>
          <w:szCs w:val="24"/>
        </w:rPr>
        <w:t xml:space="preserve">Perbandingan Metode Smote Random Forest dan Smote XgBoost Untuk Klasifikasi Tingkat Penyakit Hepatitis C Pada </w:t>
      </w:r>
      <w:r w:rsidRPr="00F07540">
        <w:rPr>
          <w:rFonts w:ascii="Times New Roman" w:hAnsi="Times New Roman" w:cs="Times New Roman"/>
          <w:i/>
          <w:iCs/>
          <w:noProof/>
          <w:sz w:val="24"/>
          <w:szCs w:val="24"/>
        </w:rPr>
        <w:lastRenderedPageBreak/>
        <w:t>Imbalance Class Dat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9</w:t>
      </w:r>
      <w:r w:rsidRPr="00F07540">
        <w:rPr>
          <w:rFonts w:ascii="Times New Roman" w:hAnsi="Times New Roman" w:cs="Times New Roman"/>
          <w:noProof/>
          <w:sz w:val="24"/>
          <w:szCs w:val="24"/>
        </w:rPr>
        <w:t>, 227–236.</w:t>
      </w:r>
    </w:p>
    <w:p w14:paraId="531D2D48"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07540">
        <w:rPr>
          <w:rFonts w:ascii="Times New Roman" w:hAnsi="Times New Roman" w:cs="Times New Roman"/>
          <w:i/>
          <w:iCs/>
          <w:noProof/>
          <w:sz w:val="24"/>
          <w:szCs w:val="24"/>
        </w:rPr>
        <w:t>Jurnal Media Informatika Budidarm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4</w:t>
      </w:r>
      <w:r w:rsidRPr="00F07540">
        <w:rPr>
          <w:rFonts w:ascii="Times New Roman" w:hAnsi="Times New Roman" w:cs="Times New Roman"/>
          <w:noProof/>
          <w:sz w:val="24"/>
          <w:szCs w:val="24"/>
        </w:rPr>
        <w:t>(2), 437. https://doi.org/10.30865/mib.v4i2.2080</w:t>
      </w:r>
    </w:p>
    <w:p w14:paraId="215F049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ahyu Kusuma. (2016). </w:t>
      </w:r>
      <w:r w:rsidRPr="00F07540">
        <w:rPr>
          <w:rFonts w:ascii="Times New Roman" w:hAnsi="Times New Roman" w:cs="Times New Roman"/>
          <w:i/>
          <w:iCs/>
          <w:noProof/>
          <w:sz w:val="24"/>
          <w:szCs w:val="24"/>
        </w:rPr>
        <w:t>Self Acceptance Pada Remaja Penderita Thalasemia</w:t>
      </w:r>
      <w:r w:rsidRPr="00F07540">
        <w:rPr>
          <w:rFonts w:ascii="Times New Roman" w:hAnsi="Times New Roman" w:cs="Times New Roman"/>
          <w:noProof/>
          <w:sz w:val="24"/>
          <w:szCs w:val="24"/>
        </w:rPr>
        <w:t>. 8–27.</w:t>
      </w:r>
    </w:p>
    <w:p w14:paraId="553EE73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bisono, A. B., &amp; Fahrurozi, A. (2019). Perbandingan Algoritma Klasifikasi Dalam Pengklasifikasian Data Penyakit Jantung Koroner. </w:t>
      </w:r>
      <w:r w:rsidRPr="00F07540">
        <w:rPr>
          <w:rFonts w:ascii="Times New Roman" w:hAnsi="Times New Roman" w:cs="Times New Roman"/>
          <w:i/>
          <w:iCs/>
          <w:noProof/>
          <w:sz w:val="24"/>
          <w:szCs w:val="24"/>
        </w:rPr>
        <w:t>Jurnal Ilmiah Teknologi Dan Rekayas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24</w:t>
      </w:r>
      <w:r w:rsidRPr="00F07540">
        <w:rPr>
          <w:rFonts w:ascii="Times New Roman" w:hAnsi="Times New Roman" w:cs="Times New Roman"/>
          <w:noProof/>
          <w:sz w:val="24"/>
          <w:szCs w:val="24"/>
        </w:rPr>
        <w:t>(3), 161–170. https://doi.org/10.35760/tr.2019.v24i3.2393</w:t>
      </w:r>
    </w:p>
    <w:p w14:paraId="693A3B0B"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07540">
        <w:rPr>
          <w:rFonts w:ascii="Times New Roman" w:hAnsi="Times New Roman" w:cs="Times New Roman"/>
          <w:i/>
          <w:iCs/>
          <w:noProof/>
          <w:sz w:val="24"/>
          <w:szCs w:val="24"/>
        </w:rPr>
        <w:t>Pseudocode</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1</w:t>
      </w:r>
      <w:r w:rsidRPr="00F07540">
        <w:rPr>
          <w:rFonts w:ascii="Times New Roman" w:hAnsi="Times New Roman" w:cs="Times New Roman"/>
          <w:noProof/>
          <w:sz w:val="24"/>
          <w:szCs w:val="24"/>
        </w:rPr>
        <w:t>, 11–14.</w:t>
      </w:r>
    </w:p>
    <w:p w14:paraId="79F8090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07540">
        <w:rPr>
          <w:rFonts w:ascii="Times New Roman" w:hAnsi="Times New Roman" w:cs="Times New Roman"/>
          <w:i/>
          <w:iCs/>
          <w:noProof/>
          <w:sz w:val="24"/>
          <w:szCs w:val="24"/>
        </w:rPr>
        <w:t>Indonesian Journal of Electrical Engineering and Informatic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7</w:t>
      </w:r>
      <w:r w:rsidRPr="00F07540">
        <w:rPr>
          <w:rFonts w:ascii="Times New Roman" w:hAnsi="Times New Roman" w:cs="Times New Roman"/>
          <w:noProof/>
          <w:sz w:val="24"/>
          <w:szCs w:val="24"/>
        </w:rPr>
        <w:t>(1), 50–57. https://doi.org/10.11591/ijeei.v7i1.458</w:t>
      </w:r>
    </w:p>
    <w:p w14:paraId="3B806C27"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07540">
        <w:rPr>
          <w:rFonts w:ascii="Times New Roman" w:hAnsi="Times New Roman" w:cs="Times New Roman"/>
          <w:i/>
          <w:iCs/>
          <w:noProof/>
          <w:sz w:val="24"/>
          <w:szCs w:val="24"/>
        </w:rPr>
        <w:t>Universitas Gadjah Mada Yogyakarta</w:t>
      </w:r>
      <w:r w:rsidRPr="00F07540">
        <w:rPr>
          <w:rFonts w:ascii="Times New Roman" w:hAnsi="Times New Roman" w:cs="Times New Roman"/>
          <w:noProof/>
          <w:sz w:val="24"/>
          <w:szCs w:val="24"/>
        </w:rPr>
        <w:t>.</w:t>
      </w:r>
    </w:p>
    <w:p w14:paraId="48C1D6A1"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7540">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07540">
        <w:rPr>
          <w:rFonts w:ascii="Times New Roman" w:hAnsi="Times New Roman" w:cs="Times New Roman"/>
          <w:i/>
          <w:iCs/>
          <w:noProof/>
          <w:sz w:val="24"/>
          <w:szCs w:val="24"/>
        </w:rPr>
        <w:t>Jurnal Borneo Cendekia</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3</w:t>
      </w:r>
      <w:r w:rsidRPr="00F07540">
        <w:rPr>
          <w:rFonts w:ascii="Times New Roman" w:hAnsi="Times New Roman" w:cs="Times New Roman"/>
          <w:noProof/>
          <w:sz w:val="24"/>
          <w:szCs w:val="24"/>
        </w:rPr>
        <w:t>(2), 40–46.</w:t>
      </w:r>
    </w:p>
    <w:p w14:paraId="4F53BCBF" w14:textId="77777777" w:rsidR="00F07540" w:rsidRPr="00F07540" w:rsidRDefault="00F07540" w:rsidP="00F07540">
      <w:pPr>
        <w:widowControl w:val="0"/>
        <w:autoSpaceDE w:val="0"/>
        <w:autoSpaceDN w:val="0"/>
        <w:adjustRightInd w:val="0"/>
        <w:spacing w:after="0" w:line="240" w:lineRule="auto"/>
        <w:ind w:left="480" w:hanging="480"/>
        <w:rPr>
          <w:rFonts w:ascii="Times New Roman" w:hAnsi="Times New Roman" w:cs="Times New Roman"/>
          <w:noProof/>
          <w:sz w:val="24"/>
        </w:rPr>
      </w:pPr>
      <w:r w:rsidRPr="00F07540">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07540">
        <w:rPr>
          <w:rFonts w:ascii="Times New Roman" w:hAnsi="Times New Roman" w:cs="Times New Roman"/>
          <w:i/>
          <w:iCs/>
          <w:noProof/>
          <w:sz w:val="24"/>
          <w:szCs w:val="24"/>
        </w:rPr>
        <w:t>IEEE Access</w:t>
      </w:r>
      <w:r w:rsidRPr="00F07540">
        <w:rPr>
          <w:rFonts w:ascii="Times New Roman" w:hAnsi="Times New Roman" w:cs="Times New Roman"/>
          <w:noProof/>
          <w:sz w:val="24"/>
          <w:szCs w:val="24"/>
        </w:rPr>
        <w:t xml:space="preserve">, </w:t>
      </w:r>
      <w:r w:rsidRPr="00F07540">
        <w:rPr>
          <w:rFonts w:ascii="Times New Roman" w:hAnsi="Times New Roman" w:cs="Times New Roman"/>
          <w:i/>
          <w:iCs/>
          <w:noProof/>
          <w:sz w:val="24"/>
          <w:szCs w:val="24"/>
        </w:rPr>
        <w:t>6</w:t>
      </w:r>
      <w:r w:rsidRPr="00F07540">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94" w:name="_Toc86087029"/>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94"/>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78062E33"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95"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95"/>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3BBA8CB7"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96"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9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4EB187A5"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97"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9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0FAB5E6B"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98"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9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353E67FA"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9"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9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6332FD46"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00"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0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6E40D7D"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01"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01"/>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4E7D0811"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02"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9256E6">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02"/>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E1E55A" w14:textId="77777777" w:rsidR="003C2396" w:rsidRDefault="003C2396" w:rsidP="008463C9">
      <w:pPr>
        <w:spacing w:after="0" w:line="240" w:lineRule="auto"/>
      </w:pPr>
      <w:r>
        <w:separator/>
      </w:r>
    </w:p>
  </w:endnote>
  <w:endnote w:type="continuationSeparator" w:id="0">
    <w:p w14:paraId="04910832" w14:textId="77777777" w:rsidR="003C2396" w:rsidRDefault="003C2396"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EBEC4" w14:textId="77777777" w:rsidR="003C2396" w:rsidRDefault="003C2396" w:rsidP="008463C9">
      <w:pPr>
        <w:spacing w:after="0" w:line="240" w:lineRule="auto"/>
      </w:pPr>
      <w:r>
        <w:separator/>
      </w:r>
    </w:p>
  </w:footnote>
  <w:footnote w:type="continuationSeparator" w:id="0">
    <w:p w14:paraId="7042E9DB" w14:textId="77777777" w:rsidR="003C2396" w:rsidRDefault="003C2396"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ABF"/>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30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2"/>
    <w:rsid w:val="0007049F"/>
    <w:rsid w:val="00070DB8"/>
    <w:rsid w:val="00071168"/>
    <w:rsid w:val="000716BD"/>
    <w:rsid w:val="00071FAC"/>
    <w:rsid w:val="00072065"/>
    <w:rsid w:val="0007216E"/>
    <w:rsid w:val="00072751"/>
    <w:rsid w:val="000727F5"/>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9D"/>
    <w:rsid w:val="000964F5"/>
    <w:rsid w:val="0009656D"/>
    <w:rsid w:val="000967B6"/>
    <w:rsid w:val="00096B89"/>
    <w:rsid w:val="00096C94"/>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DC1"/>
    <w:rsid w:val="000B5FF9"/>
    <w:rsid w:val="000B6C8B"/>
    <w:rsid w:val="000B6D6C"/>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1D2"/>
    <w:rsid w:val="000C4619"/>
    <w:rsid w:val="000C5210"/>
    <w:rsid w:val="000C57F6"/>
    <w:rsid w:val="000C59AD"/>
    <w:rsid w:val="000C5ACE"/>
    <w:rsid w:val="000C5BF2"/>
    <w:rsid w:val="000C5C48"/>
    <w:rsid w:val="000C6039"/>
    <w:rsid w:val="000C6841"/>
    <w:rsid w:val="000C6DE3"/>
    <w:rsid w:val="000C6F32"/>
    <w:rsid w:val="000C7B6A"/>
    <w:rsid w:val="000C7C24"/>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102"/>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40F6"/>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92B"/>
    <w:rsid w:val="00175BF3"/>
    <w:rsid w:val="00176093"/>
    <w:rsid w:val="00176385"/>
    <w:rsid w:val="00176480"/>
    <w:rsid w:val="0017686F"/>
    <w:rsid w:val="00176B64"/>
    <w:rsid w:val="00176BCE"/>
    <w:rsid w:val="00176ED7"/>
    <w:rsid w:val="00176FCF"/>
    <w:rsid w:val="0017723B"/>
    <w:rsid w:val="0017730D"/>
    <w:rsid w:val="001775A2"/>
    <w:rsid w:val="001778C1"/>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6D3"/>
    <w:rsid w:val="001A27CC"/>
    <w:rsid w:val="001A285B"/>
    <w:rsid w:val="001A2917"/>
    <w:rsid w:val="001A312A"/>
    <w:rsid w:val="001A3C64"/>
    <w:rsid w:val="001A3F9A"/>
    <w:rsid w:val="001A4811"/>
    <w:rsid w:val="001A4DFC"/>
    <w:rsid w:val="001A527B"/>
    <w:rsid w:val="001A55FE"/>
    <w:rsid w:val="001A5639"/>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5117"/>
    <w:rsid w:val="001D6717"/>
    <w:rsid w:val="001D6C44"/>
    <w:rsid w:val="001D71F0"/>
    <w:rsid w:val="001D7736"/>
    <w:rsid w:val="001D7A24"/>
    <w:rsid w:val="001D7DF0"/>
    <w:rsid w:val="001D7E2D"/>
    <w:rsid w:val="001D7E8B"/>
    <w:rsid w:val="001D7F88"/>
    <w:rsid w:val="001D7FDC"/>
    <w:rsid w:val="001E0225"/>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AD6"/>
    <w:rsid w:val="001F420B"/>
    <w:rsid w:val="001F4453"/>
    <w:rsid w:val="001F4C84"/>
    <w:rsid w:val="001F4CDD"/>
    <w:rsid w:val="001F4FD9"/>
    <w:rsid w:val="001F53EC"/>
    <w:rsid w:val="001F544F"/>
    <w:rsid w:val="001F5EF5"/>
    <w:rsid w:val="001F6182"/>
    <w:rsid w:val="001F63FB"/>
    <w:rsid w:val="001F648D"/>
    <w:rsid w:val="001F687B"/>
    <w:rsid w:val="001F68E9"/>
    <w:rsid w:val="001F692B"/>
    <w:rsid w:val="001F692C"/>
    <w:rsid w:val="001F6B13"/>
    <w:rsid w:val="001F6E6D"/>
    <w:rsid w:val="001F7B6A"/>
    <w:rsid w:val="001F7E04"/>
    <w:rsid w:val="002009C8"/>
    <w:rsid w:val="00200A75"/>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B4A"/>
    <w:rsid w:val="00245F83"/>
    <w:rsid w:val="00246390"/>
    <w:rsid w:val="002467D5"/>
    <w:rsid w:val="00246873"/>
    <w:rsid w:val="00246C07"/>
    <w:rsid w:val="00247285"/>
    <w:rsid w:val="00247913"/>
    <w:rsid w:val="00247B95"/>
    <w:rsid w:val="00247BA8"/>
    <w:rsid w:val="0025057B"/>
    <w:rsid w:val="00250A7A"/>
    <w:rsid w:val="00250A8A"/>
    <w:rsid w:val="00250FD8"/>
    <w:rsid w:val="00251201"/>
    <w:rsid w:val="00251901"/>
    <w:rsid w:val="00251BD2"/>
    <w:rsid w:val="00251EA0"/>
    <w:rsid w:val="0025231A"/>
    <w:rsid w:val="00252590"/>
    <w:rsid w:val="002528AE"/>
    <w:rsid w:val="00253A7B"/>
    <w:rsid w:val="00254252"/>
    <w:rsid w:val="00254305"/>
    <w:rsid w:val="00256498"/>
    <w:rsid w:val="00257194"/>
    <w:rsid w:val="0025724E"/>
    <w:rsid w:val="00257530"/>
    <w:rsid w:val="00257AFE"/>
    <w:rsid w:val="00260004"/>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3C7"/>
    <w:rsid w:val="002A361C"/>
    <w:rsid w:val="002A38AC"/>
    <w:rsid w:val="002A39D4"/>
    <w:rsid w:val="002A3FE4"/>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A1D"/>
    <w:rsid w:val="002D46E2"/>
    <w:rsid w:val="002D4A2D"/>
    <w:rsid w:val="002D4B53"/>
    <w:rsid w:val="002D4B7C"/>
    <w:rsid w:val="002D5279"/>
    <w:rsid w:val="002D59F7"/>
    <w:rsid w:val="002D5B9D"/>
    <w:rsid w:val="002D5C73"/>
    <w:rsid w:val="002D66C1"/>
    <w:rsid w:val="002D7839"/>
    <w:rsid w:val="002D7A78"/>
    <w:rsid w:val="002D7C1F"/>
    <w:rsid w:val="002D7CA3"/>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740"/>
    <w:rsid w:val="002F7846"/>
    <w:rsid w:val="003001C3"/>
    <w:rsid w:val="00300310"/>
    <w:rsid w:val="00300469"/>
    <w:rsid w:val="00301013"/>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2B5"/>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AB5"/>
    <w:rsid w:val="00334B20"/>
    <w:rsid w:val="003352E8"/>
    <w:rsid w:val="003354B8"/>
    <w:rsid w:val="00335858"/>
    <w:rsid w:val="00336105"/>
    <w:rsid w:val="00336290"/>
    <w:rsid w:val="0033638D"/>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3583"/>
    <w:rsid w:val="003449FB"/>
    <w:rsid w:val="00344C30"/>
    <w:rsid w:val="00344D8E"/>
    <w:rsid w:val="00344FC8"/>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63E"/>
    <w:rsid w:val="00392730"/>
    <w:rsid w:val="003928F2"/>
    <w:rsid w:val="00393915"/>
    <w:rsid w:val="00393DFB"/>
    <w:rsid w:val="003941D5"/>
    <w:rsid w:val="00394347"/>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F6E"/>
    <w:rsid w:val="003A4471"/>
    <w:rsid w:val="003A612C"/>
    <w:rsid w:val="003A688C"/>
    <w:rsid w:val="003A6F5B"/>
    <w:rsid w:val="003A7310"/>
    <w:rsid w:val="003A7643"/>
    <w:rsid w:val="003A7D56"/>
    <w:rsid w:val="003A7DAE"/>
    <w:rsid w:val="003B03ED"/>
    <w:rsid w:val="003B0614"/>
    <w:rsid w:val="003B0D11"/>
    <w:rsid w:val="003B10D6"/>
    <w:rsid w:val="003B1C83"/>
    <w:rsid w:val="003B2170"/>
    <w:rsid w:val="003B25D3"/>
    <w:rsid w:val="003B2E25"/>
    <w:rsid w:val="003B2ECA"/>
    <w:rsid w:val="003B3A9E"/>
    <w:rsid w:val="003B3C15"/>
    <w:rsid w:val="003B3DC7"/>
    <w:rsid w:val="003B3E11"/>
    <w:rsid w:val="003B40F4"/>
    <w:rsid w:val="003B461B"/>
    <w:rsid w:val="003B4780"/>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A32"/>
    <w:rsid w:val="003C3ACD"/>
    <w:rsid w:val="003C4395"/>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6BB"/>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432A"/>
    <w:rsid w:val="0041498C"/>
    <w:rsid w:val="00414EFA"/>
    <w:rsid w:val="00414FB5"/>
    <w:rsid w:val="0041511A"/>
    <w:rsid w:val="00415387"/>
    <w:rsid w:val="00415787"/>
    <w:rsid w:val="00415A0A"/>
    <w:rsid w:val="00415CC7"/>
    <w:rsid w:val="0041683A"/>
    <w:rsid w:val="004171DD"/>
    <w:rsid w:val="0041748C"/>
    <w:rsid w:val="004175A7"/>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2CFF"/>
    <w:rsid w:val="00433176"/>
    <w:rsid w:val="0043350B"/>
    <w:rsid w:val="004335FF"/>
    <w:rsid w:val="00433722"/>
    <w:rsid w:val="0043383A"/>
    <w:rsid w:val="004338AC"/>
    <w:rsid w:val="004338C6"/>
    <w:rsid w:val="00433BF4"/>
    <w:rsid w:val="00433DDB"/>
    <w:rsid w:val="0043405D"/>
    <w:rsid w:val="00434103"/>
    <w:rsid w:val="00434ABD"/>
    <w:rsid w:val="00434E43"/>
    <w:rsid w:val="00435061"/>
    <w:rsid w:val="00435886"/>
    <w:rsid w:val="0043592B"/>
    <w:rsid w:val="00435A5B"/>
    <w:rsid w:val="00435E3F"/>
    <w:rsid w:val="00435EFE"/>
    <w:rsid w:val="0043619F"/>
    <w:rsid w:val="004362D5"/>
    <w:rsid w:val="0043688B"/>
    <w:rsid w:val="00436B62"/>
    <w:rsid w:val="00436D38"/>
    <w:rsid w:val="00437D7A"/>
    <w:rsid w:val="00437EF8"/>
    <w:rsid w:val="00440898"/>
    <w:rsid w:val="0044090F"/>
    <w:rsid w:val="0044093B"/>
    <w:rsid w:val="004409BB"/>
    <w:rsid w:val="00440BCB"/>
    <w:rsid w:val="00440DC3"/>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6F"/>
    <w:rsid w:val="004740F5"/>
    <w:rsid w:val="00474A5B"/>
    <w:rsid w:val="00474C13"/>
    <w:rsid w:val="0047505D"/>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04"/>
    <w:rsid w:val="004A3DD1"/>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BF8"/>
    <w:rsid w:val="004C2D1F"/>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5F86"/>
    <w:rsid w:val="004F7215"/>
    <w:rsid w:val="004F7666"/>
    <w:rsid w:val="004F7AB8"/>
    <w:rsid w:val="004F7D3D"/>
    <w:rsid w:val="00500693"/>
    <w:rsid w:val="00500810"/>
    <w:rsid w:val="00500852"/>
    <w:rsid w:val="0050089F"/>
    <w:rsid w:val="005008E2"/>
    <w:rsid w:val="005008FE"/>
    <w:rsid w:val="00500991"/>
    <w:rsid w:val="005009EB"/>
    <w:rsid w:val="00500D93"/>
    <w:rsid w:val="005010AD"/>
    <w:rsid w:val="005011C8"/>
    <w:rsid w:val="00501A5E"/>
    <w:rsid w:val="00501BDC"/>
    <w:rsid w:val="005026DC"/>
    <w:rsid w:val="005035B5"/>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2BE"/>
    <w:rsid w:val="005244D9"/>
    <w:rsid w:val="005245C2"/>
    <w:rsid w:val="005248A0"/>
    <w:rsid w:val="00524D4C"/>
    <w:rsid w:val="00524D5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397"/>
    <w:rsid w:val="00545938"/>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128B"/>
    <w:rsid w:val="005812B3"/>
    <w:rsid w:val="005813D6"/>
    <w:rsid w:val="00581584"/>
    <w:rsid w:val="00581931"/>
    <w:rsid w:val="00581D1B"/>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4F6"/>
    <w:rsid w:val="005C08CF"/>
    <w:rsid w:val="005C1173"/>
    <w:rsid w:val="005C15F4"/>
    <w:rsid w:val="005C1B30"/>
    <w:rsid w:val="005C1B6E"/>
    <w:rsid w:val="005C1ED6"/>
    <w:rsid w:val="005C22A6"/>
    <w:rsid w:val="005C24D0"/>
    <w:rsid w:val="005C2983"/>
    <w:rsid w:val="005C299E"/>
    <w:rsid w:val="005C3A17"/>
    <w:rsid w:val="005C4936"/>
    <w:rsid w:val="005C5194"/>
    <w:rsid w:val="005C5A04"/>
    <w:rsid w:val="005C600C"/>
    <w:rsid w:val="005C6327"/>
    <w:rsid w:val="005C6A7C"/>
    <w:rsid w:val="005C6D26"/>
    <w:rsid w:val="005C6D48"/>
    <w:rsid w:val="005C6FF5"/>
    <w:rsid w:val="005C76C4"/>
    <w:rsid w:val="005C7BBF"/>
    <w:rsid w:val="005D042C"/>
    <w:rsid w:val="005D0544"/>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D4B"/>
    <w:rsid w:val="005E2021"/>
    <w:rsid w:val="005E2218"/>
    <w:rsid w:val="005E26D5"/>
    <w:rsid w:val="005E2B11"/>
    <w:rsid w:val="005E4633"/>
    <w:rsid w:val="005E4B55"/>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039"/>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9FB"/>
    <w:rsid w:val="00630E6F"/>
    <w:rsid w:val="00631706"/>
    <w:rsid w:val="006320E8"/>
    <w:rsid w:val="00632212"/>
    <w:rsid w:val="00632246"/>
    <w:rsid w:val="006329B5"/>
    <w:rsid w:val="00632E0E"/>
    <w:rsid w:val="00632F0A"/>
    <w:rsid w:val="00632FD1"/>
    <w:rsid w:val="00633086"/>
    <w:rsid w:val="00633186"/>
    <w:rsid w:val="0063351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4156"/>
    <w:rsid w:val="006445D5"/>
    <w:rsid w:val="006448F9"/>
    <w:rsid w:val="0064551C"/>
    <w:rsid w:val="0064566A"/>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1D71"/>
    <w:rsid w:val="006528CD"/>
    <w:rsid w:val="006529AE"/>
    <w:rsid w:val="00652F7E"/>
    <w:rsid w:val="0065339E"/>
    <w:rsid w:val="0065344B"/>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6B98"/>
    <w:rsid w:val="00667491"/>
    <w:rsid w:val="0066759C"/>
    <w:rsid w:val="00667605"/>
    <w:rsid w:val="006679EC"/>
    <w:rsid w:val="006703A6"/>
    <w:rsid w:val="00670764"/>
    <w:rsid w:val="00670C3A"/>
    <w:rsid w:val="0067135F"/>
    <w:rsid w:val="00671483"/>
    <w:rsid w:val="00671754"/>
    <w:rsid w:val="00671991"/>
    <w:rsid w:val="00671C8A"/>
    <w:rsid w:val="00672178"/>
    <w:rsid w:val="00672582"/>
    <w:rsid w:val="006729DE"/>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4C91"/>
    <w:rsid w:val="006A532E"/>
    <w:rsid w:val="006A56E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8C"/>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33B"/>
    <w:rsid w:val="006F0AC4"/>
    <w:rsid w:val="006F0DBE"/>
    <w:rsid w:val="006F0F2D"/>
    <w:rsid w:val="006F1196"/>
    <w:rsid w:val="006F13FB"/>
    <w:rsid w:val="006F14AF"/>
    <w:rsid w:val="006F1928"/>
    <w:rsid w:val="006F1E90"/>
    <w:rsid w:val="006F1F1F"/>
    <w:rsid w:val="006F206F"/>
    <w:rsid w:val="006F2545"/>
    <w:rsid w:val="006F2AEF"/>
    <w:rsid w:val="006F2CE2"/>
    <w:rsid w:val="006F2DD1"/>
    <w:rsid w:val="006F3265"/>
    <w:rsid w:val="006F32D9"/>
    <w:rsid w:val="006F3939"/>
    <w:rsid w:val="006F42FD"/>
    <w:rsid w:val="006F5081"/>
    <w:rsid w:val="006F5195"/>
    <w:rsid w:val="006F585D"/>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A54"/>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7C"/>
    <w:rsid w:val="00793BFB"/>
    <w:rsid w:val="00793D90"/>
    <w:rsid w:val="00794458"/>
    <w:rsid w:val="00794EE8"/>
    <w:rsid w:val="00795B69"/>
    <w:rsid w:val="00795E03"/>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9F8"/>
    <w:rsid w:val="007B7F24"/>
    <w:rsid w:val="007C055A"/>
    <w:rsid w:val="007C076F"/>
    <w:rsid w:val="007C09C5"/>
    <w:rsid w:val="007C0A5F"/>
    <w:rsid w:val="007C0C18"/>
    <w:rsid w:val="007C140B"/>
    <w:rsid w:val="007C1596"/>
    <w:rsid w:val="007C179A"/>
    <w:rsid w:val="007C17B6"/>
    <w:rsid w:val="007C182D"/>
    <w:rsid w:val="007C2355"/>
    <w:rsid w:val="007C2625"/>
    <w:rsid w:val="007C280E"/>
    <w:rsid w:val="007C39F8"/>
    <w:rsid w:val="007C3AD7"/>
    <w:rsid w:val="007C3B14"/>
    <w:rsid w:val="007C3DF3"/>
    <w:rsid w:val="007C3F68"/>
    <w:rsid w:val="007C4A0F"/>
    <w:rsid w:val="007C4D22"/>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D7846"/>
    <w:rsid w:val="007E0109"/>
    <w:rsid w:val="007E0486"/>
    <w:rsid w:val="007E0610"/>
    <w:rsid w:val="007E0955"/>
    <w:rsid w:val="007E0C4E"/>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34E"/>
    <w:rsid w:val="007E450C"/>
    <w:rsid w:val="007E45BE"/>
    <w:rsid w:val="007E53AE"/>
    <w:rsid w:val="007E5490"/>
    <w:rsid w:val="007E5E4E"/>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ADB"/>
    <w:rsid w:val="00811B23"/>
    <w:rsid w:val="00811D5E"/>
    <w:rsid w:val="00811F57"/>
    <w:rsid w:val="00812171"/>
    <w:rsid w:val="00812B98"/>
    <w:rsid w:val="00812ECF"/>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8A2"/>
    <w:rsid w:val="008219DF"/>
    <w:rsid w:val="008221C8"/>
    <w:rsid w:val="008224AF"/>
    <w:rsid w:val="0082251E"/>
    <w:rsid w:val="00822884"/>
    <w:rsid w:val="00822A0B"/>
    <w:rsid w:val="00822C0F"/>
    <w:rsid w:val="00822C16"/>
    <w:rsid w:val="00822CBB"/>
    <w:rsid w:val="0082315B"/>
    <w:rsid w:val="00823250"/>
    <w:rsid w:val="008232E7"/>
    <w:rsid w:val="00823E8B"/>
    <w:rsid w:val="008251EC"/>
    <w:rsid w:val="00825682"/>
    <w:rsid w:val="00825A41"/>
    <w:rsid w:val="00825A8C"/>
    <w:rsid w:val="00825F29"/>
    <w:rsid w:val="00826230"/>
    <w:rsid w:val="008262F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1072"/>
    <w:rsid w:val="008410D9"/>
    <w:rsid w:val="008415C5"/>
    <w:rsid w:val="00841C8F"/>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BF1"/>
    <w:rsid w:val="00863294"/>
    <w:rsid w:val="008634BA"/>
    <w:rsid w:val="00863784"/>
    <w:rsid w:val="00863BB0"/>
    <w:rsid w:val="008641DB"/>
    <w:rsid w:val="00864218"/>
    <w:rsid w:val="0086485E"/>
    <w:rsid w:val="00864BBA"/>
    <w:rsid w:val="00865295"/>
    <w:rsid w:val="008653C8"/>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04A2"/>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5A6"/>
    <w:rsid w:val="008937D9"/>
    <w:rsid w:val="00893E53"/>
    <w:rsid w:val="00893FA9"/>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C28"/>
    <w:rsid w:val="008B6CC6"/>
    <w:rsid w:val="008B6E0D"/>
    <w:rsid w:val="008B6F47"/>
    <w:rsid w:val="008B71FF"/>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4FE4"/>
    <w:rsid w:val="008E6982"/>
    <w:rsid w:val="008E708E"/>
    <w:rsid w:val="008E7DA3"/>
    <w:rsid w:val="008F0164"/>
    <w:rsid w:val="008F029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641"/>
    <w:rsid w:val="00937BBC"/>
    <w:rsid w:val="00937C42"/>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70E"/>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250"/>
    <w:rsid w:val="009B5411"/>
    <w:rsid w:val="009B5497"/>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1C86"/>
    <w:rsid w:val="009D211C"/>
    <w:rsid w:val="009D22D5"/>
    <w:rsid w:val="009D28AD"/>
    <w:rsid w:val="009D30BC"/>
    <w:rsid w:val="009D34D0"/>
    <w:rsid w:val="009D358B"/>
    <w:rsid w:val="009D360F"/>
    <w:rsid w:val="009D376B"/>
    <w:rsid w:val="009D3ED1"/>
    <w:rsid w:val="009D3F14"/>
    <w:rsid w:val="009D468D"/>
    <w:rsid w:val="009D4B14"/>
    <w:rsid w:val="009D5677"/>
    <w:rsid w:val="009D5D05"/>
    <w:rsid w:val="009D6D13"/>
    <w:rsid w:val="009D6DCB"/>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910"/>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700"/>
    <w:rsid w:val="00A31B81"/>
    <w:rsid w:val="00A32BFD"/>
    <w:rsid w:val="00A33C59"/>
    <w:rsid w:val="00A33CE8"/>
    <w:rsid w:val="00A34028"/>
    <w:rsid w:val="00A342DE"/>
    <w:rsid w:val="00A343CB"/>
    <w:rsid w:val="00A343D9"/>
    <w:rsid w:val="00A34575"/>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1731"/>
    <w:rsid w:val="00A42431"/>
    <w:rsid w:val="00A42769"/>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78"/>
    <w:rsid w:val="00A549EF"/>
    <w:rsid w:val="00A54ED5"/>
    <w:rsid w:val="00A54F8D"/>
    <w:rsid w:val="00A559A0"/>
    <w:rsid w:val="00A55BBD"/>
    <w:rsid w:val="00A55D97"/>
    <w:rsid w:val="00A560A8"/>
    <w:rsid w:val="00A560A9"/>
    <w:rsid w:val="00A56B1E"/>
    <w:rsid w:val="00A56F93"/>
    <w:rsid w:val="00A571CE"/>
    <w:rsid w:val="00A57D25"/>
    <w:rsid w:val="00A60019"/>
    <w:rsid w:val="00A6042F"/>
    <w:rsid w:val="00A6079C"/>
    <w:rsid w:val="00A6100C"/>
    <w:rsid w:val="00A61623"/>
    <w:rsid w:val="00A62000"/>
    <w:rsid w:val="00A627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FA"/>
    <w:rsid w:val="00A70B85"/>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E6C"/>
    <w:rsid w:val="00AA6004"/>
    <w:rsid w:val="00AA6251"/>
    <w:rsid w:val="00AA65BA"/>
    <w:rsid w:val="00AA6AC9"/>
    <w:rsid w:val="00AA7537"/>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377E"/>
    <w:rsid w:val="00AB41AD"/>
    <w:rsid w:val="00AB46DF"/>
    <w:rsid w:val="00AB4EB2"/>
    <w:rsid w:val="00AB52A4"/>
    <w:rsid w:val="00AB5328"/>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3229"/>
    <w:rsid w:val="00AC342F"/>
    <w:rsid w:val="00AC3A31"/>
    <w:rsid w:val="00AC3B17"/>
    <w:rsid w:val="00AC3D95"/>
    <w:rsid w:val="00AC4169"/>
    <w:rsid w:val="00AC46CD"/>
    <w:rsid w:val="00AC46D6"/>
    <w:rsid w:val="00AC4C98"/>
    <w:rsid w:val="00AC4FA3"/>
    <w:rsid w:val="00AC5323"/>
    <w:rsid w:val="00AC5CFB"/>
    <w:rsid w:val="00AC5F12"/>
    <w:rsid w:val="00AC6394"/>
    <w:rsid w:val="00AC67CE"/>
    <w:rsid w:val="00AC69A3"/>
    <w:rsid w:val="00AC6F83"/>
    <w:rsid w:val="00AC7234"/>
    <w:rsid w:val="00AC7864"/>
    <w:rsid w:val="00AC794E"/>
    <w:rsid w:val="00AC79BD"/>
    <w:rsid w:val="00AC7D61"/>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71CA"/>
    <w:rsid w:val="00AD74D7"/>
    <w:rsid w:val="00AD7597"/>
    <w:rsid w:val="00AD7651"/>
    <w:rsid w:val="00AD7679"/>
    <w:rsid w:val="00AD7A33"/>
    <w:rsid w:val="00AE0EFB"/>
    <w:rsid w:val="00AE101B"/>
    <w:rsid w:val="00AE1396"/>
    <w:rsid w:val="00AE17B8"/>
    <w:rsid w:val="00AE1ADD"/>
    <w:rsid w:val="00AE20FA"/>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39C"/>
    <w:rsid w:val="00AF7404"/>
    <w:rsid w:val="00AF75CC"/>
    <w:rsid w:val="00AF776D"/>
    <w:rsid w:val="00AF7900"/>
    <w:rsid w:val="00AF7A56"/>
    <w:rsid w:val="00AF7FA7"/>
    <w:rsid w:val="00B003CD"/>
    <w:rsid w:val="00B0088F"/>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9D7"/>
    <w:rsid w:val="00B05DF3"/>
    <w:rsid w:val="00B06099"/>
    <w:rsid w:val="00B06289"/>
    <w:rsid w:val="00B070E3"/>
    <w:rsid w:val="00B07624"/>
    <w:rsid w:val="00B077DD"/>
    <w:rsid w:val="00B077F2"/>
    <w:rsid w:val="00B07847"/>
    <w:rsid w:val="00B07955"/>
    <w:rsid w:val="00B079F6"/>
    <w:rsid w:val="00B10B22"/>
    <w:rsid w:val="00B10D07"/>
    <w:rsid w:val="00B10DA0"/>
    <w:rsid w:val="00B110CF"/>
    <w:rsid w:val="00B115F7"/>
    <w:rsid w:val="00B1262C"/>
    <w:rsid w:val="00B12D21"/>
    <w:rsid w:val="00B12F4F"/>
    <w:rsid w:val="00B136D4"/>
    <w:rsid w:val="00B1391C"/>
    <w:rsid w:val="00B140AC"/>
    <w:rsid w:val="00B14584"/>
    <w:rsid w:val="00B146C8"/>
    <w:rsid w:val="00B14854"/>
    <w:rsid w:val="00B14F9E"/>
    <w:rsid w:val="00B151AF"/>
    <w:rsid w:val="00B15B97"/>
    <w:rsid w:val="00B16472"/>
    <w:rsid w:val="00B16AB6"/>
    <w:rsid w:val="00B16BE1"/>
    <w:rsid w:val="00B17132"/>
    <w:rsid w:val="00B17434"/>
    <w:rsid w:val="00B1746F"/>
    <w:rsid w:val="00B1783E"/>
    <w:rsid w:val="00B206B9"/>
    <w:rsid w:val="00B2083F"/>
    <w:rsid w:val="00B20A34"/>
    <w:rsid w:val="00B20B88"/>
    <w:rsid w:val="00B20BF3"/>
    <w:rsid w:val="00B20F3E"/>
    <w:rsid w:val="00B2129B"/>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1D7"/>
    <w:rsid w:val="00B53423"/>
    <w:rsid w:val="00B535E2"/>
    <w:rsid w:val="00B53817"/>
    <w:rsid w:val="00B5396B"/>
    <w:rsid w:val="00B53D43"/>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C31"/>
    <w:rsid w:val="00B64464"/>
    <w:rsid w:val="00B644AB"/>
    <w:rsid w:val="00B64E45"/>
    <w:rsid w:val="00B65020"/>
    <w:rsid w:val="00B650B9"/>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64D"/>
    <w:rsid w:val="00B728B0"/>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570C"/>
    <w:rsid w:val="00B85737"/>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1CCB"/>
    <w:rsid w:val="00BA2127"/>
    <w:rsid w:val="00BA26AB"/>
    <w:rsid w:val="00BA2E0B"/>
    <w:rsid w:val="00BA317D"/>
    <w:rsid w:val="00BA3AA2"/>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A7EAA"/>
    <w:rsid w:val="00BB01F2"/>
    <w:rsid w:val="00BB03FF"/>
    <w:rsid w:val="00BB0735"/>
    <w:rsid w:val="00BB094E"/>
    <w:rsid w:val="00BB0D8E"/>
    <w:rsid w:val="00BB0E48"/>
    <w:rsid w:val="00BB1215"/>
    <w:rsid w:val="00BB15A4"/>
    <w:rsid w:val="00BB2043"/>
    <w:rsid w:val="00BB277D"/>
    <w:rsid w:val="00BB28E2"/>
    <w:rsid w:val="00BB2C4C"/>
    <w:rsid w:val="00BB2FF6"/>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76D3"/>
    <w:rsid w:val="00BB77BC"/>
    <w:rsid w:val="00BB7A3A"/>
    <w:rsid w:val="00BB7AD8"/>
    <w:rsid w:val="00BB7B18"/>
    <w:rsid w:val="00BC03B3"/>
    <w:rsid w:val="00BC05D3"/>
    <w:rsid w:val="00BC0DF4"/>
    <w:rsid w:val="00BC0ECB"/>
    <w:rsid w:val="00BC0FB5"/>
    <w:rsid w:val="00BC14E5"/>
    <w:rsid w:val="00BC1542"/>
    <w:rsid w:val="00BC15B5"/>
    <w:rsid w:val="00BC1CC5"/>
    <w:rsid w:val="00BC3076"/>
    <w:rsid w:val="00BC336C"/>
    <w:rsid w:val="00BC36C4"/>
    <w:rsid w:val="00BC3742"/>
    <w:rsid w:val="00BC393F"/>
    <w:rsid w:val="00BC3ECB"/>
    <w:rsid w:val="00BC4566"/>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296"/>
    <w:rsid w:val="00BD062D"/>
    <w:rsid w:val="00BD081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D60"/>
    <w:rsid w:val="00BF0203"/>
    <w:rsid w:val="00BF0AAC"/>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7CD"/>
    <w:rsid w:val="00BF6A36"/>
    <w:rsid w:val="00BF7AA2"/>
    <w:rsid w:val="00BF7F2B"/>
    <w:rsid w:val="00C00929"/>
    <w:rsid w:val="00C00A3B"/>
    <w:rsid w:val="00C015F0"/>
    <w:rsid w:val="00C019B2"/>
    <w:rsid w:val="00C0214E"/>
    <w:rsid w:val="00C025A9"/>
    <w:rsid w:val="00C029F9"/>
    <w:rsid w:val="00C02AA4"/>
    <w:rsid w:val="00C02F3B"/>
    <w:rsid w:val="00C0309F"/>
    <w:rsid w:val="00C03947"/>
    <w:rsid w:val="00C039E9"/>
    <w:rsid w:val="00C03E90"/>
    <w:rsid w:val="00C04074"/>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1751"/>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4B47"/>
    <w:rsid w:val="00C3501F"/>
    <w:rsid w:val="00C3576F"/>
    <w:rsid w:val="00C35A42"/>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0EAA"/>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DB4"/>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732"/>
    <w:rsid w:val="00C81787"/>
    <w:rsid w:val="00C81DE6"/>
    <w:rsid w:val="00C82439"/>
    <w:rsid w:val="00C826FA"/>
    <w:rsid w:val="00C82B80"/>
    <w:rsid w:val="00C82D23"/>
    <w:rsid w:val="00C83034"/>
    <w:rsid w:val="00C83305"/>
    <w:rsid w:val="00C83601"/>
    <w:rsid w:val="00C837D4"/>
    <w:rsid w:val="00C8381F"/>
    <w:rsid w:val="00C83C20"/>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3C14"/>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5CC"/>
    <w:rsid w:val="00CD06EC"/>
    <w:rsid w:val="00CD084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5FB"/>
    <w:rsid w:val="00CE2736"/>
    <w:rsid w:val="00CE28EA"/>
    <w:rsid w:val="00CE28F1"/>
    <w:rsid w:val="00CE2A1B"/>
    <w:rsid w:val="00CE31E5"/>
    <w:rsid w:val="00CE3BD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32"/>
    <w:rsid w:val="00D05D0A"/>
    <w:rsid w:val="00D05E90"/>
    <w:rsid w:val="00D05F8E"/>
    <w:rsid w:val="00D06481"/>
    <w:rsid w:val="00D0653E"/>
    <w:rsid w:val="00D0684A"/>
    <w:rsid w:val="00D068E6"/>
    <w:rsid w:val="00D06C18"/>
    <w:rsid w:val="00D073B6"/>
    <w:rsid w:val="00D07CA7"/>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07A"/>
    <w:rsid w:val="00D3723B"/>
    <w:rsid w:val="00D3733B"/>
    <w:rsid w:val="00D37343"/>
    <w:rsid w:val="00D3773F"/>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3298"/>
    <w:rsid w:val="00D63B7F"/>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21B"/>
    <w:rsid w:val="00D7352B"/>
    <w:rsid w:val="00D73811"/>
    <w:rsid w:val="00D73AAC"/>
    <w:rsid w:val="00D73CEC"/>
    <w:rsid w:val="00D73D72"/>
    <w:rsid w:val="00D74463"/>
    <w:rsid w:val="00D750CB"/>
    <w:rsid w:val="00D7549E"/>
    <w:rsid w:val="00D7562F"/>
    <w:rsid w:val="00D75975"/>
    <w:rsid w:val="00D75A6D"/>
    <w:rsid w:val="00D76187"/>
    <w:rsid w:val="00D7668F"/>
    <w:rsid w:val="00D7690B"/>
    <w:rsid w:val="00D76CD8"/>
    <w:rsid w:val="00D77AC7"/>
    <w:rsid w:val="00D77C52"/>
    <w:rsid w:val="00D77DB5"/>
    <w:rsid w:val="00D802E5"/>
    <w:rsid w:val="00D80A68"/>
    <w:rsid w:val="00D80DF9"/>
    <w:rsid w:val="00D812B5"/>
    <w:rsid w:val="00D81A04"/>
    <w:rsid w:val="00D81B41"/>
    <w:rsid w:val="00D81CF4"/>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473"/>
    <w:rsid w:val="00D9283E"/>
    <w:rsid w:val="00D92F7D"/>
    <w:rsid w:val="00D931CF"/>
    <w:rsid w:val="00D932E2"/>
    <w:rsid w:val="00D93770"/>
    <w:rsid w:val="00D94B00"/>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B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E0F"/>
    <w:rsid w:val="00DE714C"/>
    <w:rsid w:val="00DE7158"/>
    <w:rsid w:val="00DE729F"/>
    <w:rsid w:val="00DE7CF1"/>
    <w:rsid w:val="00DF0043"/>
    <w:rsid w:val="00DF035F"/>
    <w:rsid w:val="00DF0641"/>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6D5"/>
    <w:rsid w:val="00E309F5"/>
    <w:rsid w:val="00E30CCB"/>
    <w:rsid w:val="00E30F02"/>
    <w:rsid w:val="00E3112D"/>
    <w:rsid w:val="00E3186D"/>
    <w:rsid w:val="00E31CB0"/>
    <w:rsid w:val="00E31ECA"/>
    <w:rsid w:val="00E324E2"/>
    <w:rsid w:val="00E32DF5"/>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5651"/>
    <w:rsid w:val="00E760CF"/>
    <w:rsid w:val="00E7627A"/>
    <w:rsid w:val="00E76733"/>
    <w:rsid w:val="00E76B08"/>
    <w:rsid w:val="00E76FF0"/>
    <w:rsid w:val="00E7708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A58"/>
    <w:rsid w:val="00E83C48"/>
    <w:rsid w:val="00E83D7D"/>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B20"/>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2BE"/>
    <w:rsid w:val="00EC5C72"/>
    <w:rsid w:val="00EC5F70"/>
    <w:rsid w:val="00EC61C0"/>
    <w:rsid w:val="00EC620D"/>
    <w:rsid w:val="00EC6429"/>
    <w:rsid w:val="00EC6A0B"/>
    <w:rsid w:val="00EC6DAB"/>
    <w:rsid w:val="00EC72BA"/>
    <w:rsid w:val="00EC749B"/>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C28"/>
    <w:rsid w:val="00EE1048"/>
    <w:rsid w:val="00EE13A4"/>
    <w:rsid w:val="00EE19F6"/>
    <w:rsid w:val="00EE1BB6"/>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1B32"/>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526F"/>
    <w:rsid w:val="00F152C8"/>
    <w:rsid w:val="00F15958"/>
    <w:rsid w:val="00F15B46"/>
    <w:rsid w:val="00F1659E"/>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9A8"/>
    <w:rsid w:val="00F35F7A"/>
    <w:rsid w:val="00F361CF"/>
    <w:rsid w:val="00F3630B"/>
    <w:rsid w:val="00F3649F"/>
    <w:rsid w:val="00F3664D"/>
    <w:rsid w:val="00F36F4E"/>
    <w:rsid w:val="00F37B7A"/>
    <w:rsid w:val="00F40557"/>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51A9"/>
    <w:rsid w:val="00F751AF"/>
    <w:rsid w:val="00F7570A"/>
    <w:rsid w:val="00F7633F"/>
    <w:rsid w:val="00F76835"/>
    <w:rsid w:val="00F76B4C"/>
    <w:rsid w:val="00F770EA"/>
    <w:rsid w:val="00F77A1E"/>
    <w:rsid w:val="00F77CED"/>
    <w:rsid w:val="00F80248"/>
    <w:rsid w:val="00F80763"/>
    <w:rsid w:val="00F80886"/>
    <w:rsid w:val="00F808E7"/>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7AB"/>
    <w:rsid w:val="00FA1A6F"/>
    <w:rsid w:val="00FA1E32"/>
    <w:rsid w:val="00FA2187"/>
    <w:rsid w:val="00FA256D"/>
    <w:rsid w:val="00FA31A9"/>
    <w:rsid w:val="00FA3466"/>
    <w:rsid w:val="00FA351B"/>
    <w:rsid w:val="00FA3D5C"/>
    <w:rsid w:val="00FA5150"/>
    <w:rsid w:val="00FA534B"/>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3C03"/>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681"/>
    <w:rsid w:val="00FF77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6</TotalTime>
  <Pages>122</Pages>
  <Words>56667</Words>
  <Characters>323005</Characters>
  <Application>Microsoft Office Word</Application>
  <DocSecurity>0</DocSecurity>
  <Lines>2691</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575</cp:revision>
  <cp:lastPrinted>2021-10-26T07:55:00Z</cp:lastPrinted>
  <dcterms:created xsi:type="dcterms:W3CDTF">2021-07-17T13:00:00Z</dcterms:created>
  <dcterms:modified xsi:type="dcterms:W3CDTF">2021-10-2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